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7777777" w:rsidR="00120A6F" w:rsidRDefault="00120A6F" w:rsidP="00120A6F">
      <w:pPr>
        <w:pStyle w:val="Title"/>
        <w:suppressLineNumbers/>
      </w:pPr>
      <w:r>
        <w:t>Mean gene conversion tract length in humans estimated to be 459 bp from 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r w:rsidRPr="00C8078B">
        <w:rPr>
          <w:sz w:val="24"/>
          <w:vertAlign w:val="superscript"/>
        </w:rPr>
        <w:t>1</w:t>
      </w:r>
      <w:r w:rsidR="00AB0BCF">
        <w:rPr>
          <w:sz w:val="24"/>
          <w:vertAlign w:val="superscript"/>
        </w:rPr>
        <w:t>,*</w:t>
      </w:r>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1EFE3D3F" w14:textId="7F9882F3" w:rsidR="00120A6F" w:rsidRPr="000B4D4A" w:rsidRDefault="00AB0BCF" w:rsidP="00120A6F">
      <w:pPr>
        <w:suppressLineNumbers/>
        <w:rPr>
          <w:rStyle w:val="Heading3Char"/>
          <w:rFonts w:eastAsiaTheme="minorEastAsia" w:cstheme="minorBidi"/>
          <w:color w:val="auto"/>
          <w:sz w:val="24"/>
          <w:szCs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r w:rsidR="00120A6F">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07D64846"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a large number of gene conversion tracts, leading to more precise estimates of the mean tract length. We </w:t>
      </w:r>
      <w:r w:rsidR="00782685">
        <w:t>apply</w:t>
      </w:r>
      <w:r>
        <w:t xml:space="preserve">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w:t>
      </w:r>
      <w:r w:rsidR="00CF44CB">
        <w:t xml:space="preserve">Stratifying detected gene conversion tracts by whether they overlapped with a recombination hotspot, </w:t>
      </w:r>
      <w:r>
        <w:t xml:space="preserve">we estimate the mean gene conversion tract length to be 418 bp (95% CI: [416, 420]) and 492 bp (95% CI: [489, 494]) </w:t>
      </w:r>
      <w:r w:rsidR="00CF44CB">
        <w:t xml:space="preserve">respectively, for tracts that overlap and do not overlap with a recombination hotspot.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4A2ED8EA"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 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6A48B1D7"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in the </w:t>
      </w:r>
      <w:proofErr w:type="spellStart"/>
      <w:r>
        <w:t>deCODE</w:t>
      </w:r>
      <w:proofErr w:type="spellEnd"/>
      <w:r>
        <w:t xml:space="preserve"> study.</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2C867779" w14:textId="27F02435" w:rsidR="00120A6F" w:rsidRPr="00784E22" w:rsidRDefault="00120A6F" w:rsidP="00120A6F">
      <w:r>
        <w:rPr>
          <w:rFonts w:hint="eastAsia"/>
        </w:rPr>
        <w:t>Large numbers of gene conversion tracts can be detected from biobank-scale sequence data using inferred</w:t>
      </w:r>
      <w:r>
        <w:t xml:space="preserve"> identity-by-descent (IBD) clusters.</w:t>
      </w:r>
      <w:r w:rsidR="00205DEC">
        <w:fldChar w:fldCharType="begin"/>
      </w:r>
      <w:r w:rsidR="00205DEC">
        <w:instrText xml:space="preserve"> ADDIN ZOTERO_ITEM CSL_CITATION {"citationID":"FmTE94L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xml:space="preserve">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205DEC">
        <w:fldChar w:fldCharType="begin"/>
      </w:r>
      <w:r w:rsidR="00205DEC">
        <w:instrText xml:space="preserve"> ADDIN ZOTERO_ITEM CSL_CITATION {"citationID":"cLww51Kp","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3DA23380" w14:textId="1185C461" w:rsidR="00120A6F"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BF39CB">
        <w:instrText xml:space="preserve"> ADDIN ZOTERO_ITEM CSL_CITATION {"citationID":"vh2QJJQV","properties":{"formattedCitation":"\\super 7,8\\nosupersub{}","plainCitation":"7,8","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BF39CB" w:rsidRPr="00BF39CB">
        <w:rPr>
          <w:rFonts w:ascii="Calibri" w:cs="Calibri"/>
          <w:kern w:val="0"/>
          <w:vertAlign w:val="superscript"/>
        </w:rPr>
        <w:t>7,8</w:t>
      </w:r>
      <w:r w:rsidR="00BF39CB">
        <w:fldChar w:fldCharType="end"/>
      </w:r>
      <w:r>
        <w:t xml:space="preserve"> However, these studies use pedigree datasets, which only contain information about a small number of meioses. This limits the number of detectable gene conversion tracts, leading to </w:t>
      </w:r>
      <w:r w:rsidR="00DE3A95">
        <w:t xml:space="preserve">high </w:t>
      </w:r>
      <w:r>
        <w:t>uncertain</w:t>
      </w:r>
      <w:r w:rsidR="00DE3A95">
        <w:t>ty in</w:t>
      </w:r>
      <w:r>
        <w:t xml:space="preserve"> estimates of the mean gene conversion tract length. A statistical model assuming a mixture of two negative binomial distributions </w:t>
      </w:r>
      <w:r w:rsidR="007802BF">
        <w:t xml:space="preserve">for </w:t>
      </w:r>
      <w:r w:rsidR="00097FDA">
        <w:t>tract</w:t>
      </w:r>
      <w:r w:rsidR="007802BF">
        <w:t xml:space="preserve"> lengths </w:t>
      </w:r>
      <w:r>
        <w:t xml:space="preserve">was applied to 257 paternal and 247 maternal gene conversion tracts detected from the </w:t>
      </w:r>
      <w:proofErr w:type="spellStart"/>
      <w:r>
        <w:t>deCODE</w:t>
      </w:r>
      <w:proofErr w:type="spellEnd"/>
      <w:r>
        <w:t xml:space="preserve"> study. Confidence intervals for the mean gene conversion tract length are wide, spanning more than two orders of magnitude for maternal gene conversion tracts.</w:t>
      </w:r>
      <w:r w:rsidR="00DF4DCA">
        <w:fldChar w:fldCharType="begin"/>
      </w:r>
      <w:r w:rsidR="00DF4DCA">
        <w:instrText xml:space="preserve"> ADDIN ZOTERO_ITEM CSL_CITATION {"citationID":"HHSI8o74","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DF4DCA">
        <w:fldChar w:fldCharType="separate"/>
      </w:r>
      <w:r w:rsidR="00DF4DCA" w:rsidRPr="00BF39CB">
        <w:rPr>
          <w:rFonts w:ascii="Calibri" w:cs="Calibri"/>
          <w:kern w:val="0"/>
          <w:vertAlign w:val="superscript"/>
        </w:rPr>
        <w:t>8</w:t>
      </w:r>
      <w:r w:rsidR="00DF4DCA">
        <w:fldChar w:fldCharType="end"/>
      </w:r>
      <w:r w:rsidR="009C3EF7">
        <w:t xml:space="preserve"> </w:t>
      </w:r>
    </w:p>
    <w:p w14:paraId="129E877A" w14:textId="4DCC59D2"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w:t>
      </w:r>
      <w:proofErr w:type="spellStart"/>
      <w:r>
        <w:t>Betran</w:t>
      </w:r>
      <w:proofErr w:type="spellEnd"/>
      <w:r>
        <w:t xml:space="preserve"> et al., which was fit to tract lengths detected in </w:t>
      </w:r>
      <w:r w:rsidRPr="00D51079">
        <w:rPr>
          <w:i/>
          <w:iCs/>
        </w:rPr>
        <w:t>Drosophila subobscura</w:t>
      </w:r>
      <w:r>
        <w:t>.</w:t>
      </w:r>
      <w:r w:rsidR="00DF4DCA">
        <w:fldChar w:fldCharType="begin"/>
      </w:r>
      <w:r w:rsidR="00DF4DCA">
        <w:instrText xml:space="preserve"> ADDIN ZOTERO_ITEM CSL_CITATION {"citationID":"1MezuwRz","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DF4DCA">
        <w:fldChar w:fldCharType="separate"/>
      </w:r>
      <w:r w:rsidR="00DF4DCA" w:rsidRPr="00BF39CB">
        <w:rPr>
          <w:rFonts w:ascii="Calibri" w:cs="Calibri"/>
          <w:kern w:val="0"/>
          <w:vertAlign w:val="superscript"/>
        </w:rPr>
        <w:t>9</w:t>
      </w:r>
      <w:r w:rsidR="00DF4DCA">
        <w:fldChar w:fldCharType="end"/>
      </w:r>
      <w:r>
        <w:t xml:space="preserve"> Like </w:t>
      </w:r>
      <w:proofErr w:type="spellStart"/>
      <w:r>
        <w:t>Betran</w:t>
      </w:r>
      <w:proofErr w:type="spellEnd"/>
      <w:r>
        <w:t xml:space="preserve"> et al., we refer to the length spanning the furthest allele converted markers within a gene conversion tract as the observed length of the gene conversion tract.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w:t>
      </w:r>
      <w:proofErr w:type="spellStart"/>
      <w:r>
        <w:t>Betran</w:t>
      </w:r>
      <w:proofErr w:type="spellEnd"/>
      <w:r>
        <w:t xml:space="preserve"> et al. use the same allele conversion probability for nearby gene conversion tracts, but we allow this probability to differ for each detected gene conversion tract. </w:t>
      </w:r>
      <w:proofErr w:type="spellStart"/>
      <w:r>
        <w:t>Betran</w:t>
      </w:r>
      <w:proofErr w:type="spellEnd"/>
      <w:r>
        <w:t xml:space="preserve"> et al. use a geometric distribution </w:t>
      </w:r>
      <w:r>
        <w:lastRenderedPageBreak/>
        <w:t>to model the length distribution of gene conversion tracts.</w:t>
      </w:r>
      <w:r w:rsidR="00A113E0">
        <w:fldChar w:fldCharType="begin"/>
      </w:r>
      <w:r w:rsidR="00A113E0">
        <w:instrText xml:space="preserve"> ADDIN ZOTERO_ITEM CSL_CITATION {"citationID":"PLbAvbAO","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A113E0">
        <w:fldChar w:fldCharType="separate"/>
      </w:r>
      <w:r w:rsidR="00A113E0" w:rsidRPr="00BF39CB">
        <w:rPr>
          <w:rFonts w:ascii="Calibri" w:cs="Calibri"/>
          <w:kern w:val="0"/>
          <w:vertAlign w:val="superscript"/>
        </w:rPr>
        <w:t>9</w:t>
      </w:r>
      <w:r w:rsidR="00A113E0">
        <w:fldChar w:fldCharType="end"/>
      </w:r>
      <w:r w:rsidR="00A113E0">
        <w:t xml:space="preserve"> </w:t>
      </w:r>
      <w:r>
        <w:t>We allow the length distribution to be</w:t>
      </w:r>
      <w:r w:rsidR="00DE3A95">
        <w:t xml:space="preserve"> either a single geometric random variable or</w:t>
      </w:r>
      <w:r>
        <w:t xml:space="preserve"> a sum of two geometric random variables. </w:t>
      </w:r>
    </w:p>
    <w:p w14:paraId="66BFFBDB" w14:textId="2557C23B" w:rsidR="00120A6F" w:rsidRDefault="00120A6F" w:rsidP="00120A6F">
      <w:bookmarkStart w:id="0" w:name="OLE_LINK1"/>
      <w:r>
        <w:t>We validate our model by fitting it to detected gene conversion tracts from a coalescent simulation incorporating gene conversions, originally described in Browning and Browning (2024).</w:t>
      </w:r>
      <w:r w:rsidR="00205DEC">
        <w:fldChar w:fldCharType="begin"/>
      </w:r>
      <w:r w:rsidR="00205DEC">
        <w:instrText xml:space="preserve"> ADDIN ZOTERO_ITEM CSL_CITATION {"citationID":"7ztQlB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hotspot, and use our model to estimate the mean length of gene conversion tracts in each stratum. </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98BB568"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rsidR="00205DEC">
        <w:fldChar w:fldCharType="begin"/>
      </w:r>
      <w:r w:rsidR="00BF39CB">
        <w:instrText xml:space="preserve"> ADDIN ZOTERO_ITEM CSL_CITATION {"citationID":"5xiyP9TN","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205DEC">
        <w:fldChar w:fldCharType="separate"/>
      </w:r>
      <w:r w:rsidR="00BF39CB" w:rsidRPr="00BF39CB">
        <w:rPr>
          <w:rFonts w:ascii="Calibri" w:cs="Calibri"/>
          <w:kern w:val="0"/>
          <w:vertAlign w:val="superscript"/>
        </w:rPr>
        <w:t>10</w:t>
      </w:r>
      <w:r w:rsidR="00205DEC">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BF39CB">
        <w:instrText xml:space="preserve"> ADDIN ZOTERO_ITEM CSL_CITATION {"citationID":"NWSiihOp","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BF39CB" w:rsidRPr="00BF39CB">
        <w:rPr>
          <w:rFonts w:ascii="Calibri" w:cs="Calibri"/>
          <w:kern w:val="0"/>
          <w:vertAlign w:val="superscript"/>
        </w:rPr>
        <w:t>11,12</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46534690" w:rsidR="00120A6F" w:rsidRDefault="00120A6F" w:rsidP="00120A6F">
      <w:r>
        <w:t>We used gene conversion tracts previously detected in the UK Biobank whole autosome data using IBD clusters.</w:t>
      </w:r>
      <w:r w:rsidR="00205DEC">
        <w:fldChar w:fldCharType="begin"/>
      </w:r>
      <w:r w:rsidR="00205DEC">
        <w:instrText xml:space="preserve"> ADDIN ZOTERO_ITEM CSL_CITATION {"citationID":"tsZPy6SL","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205DEC">
        <w:fldChar w:fldCharType="begin"/>
      </w:r>
      <w:r w:rsidR="00205DEC">
        <w:instrText xml:space="preserve"> ADDIN ZOTERO_ITEM CSL_CITATION {"citationID":"5JBm3rN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11D295B7" w14:textId="5538E305"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rsidR="00205DEC">
        <w:fldChar w:fldCharType="begin"/>
      </w:r>
      <w:r w:rsidR="00205DEC">
        <w:instrText xml:space="preserve"> ADDIN ZOTERO_ITEM CSL_CITATION {"citationID":"TmCQFKLc","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56C638F0" w14:textId="6BE0803C" w:rsidR="00120A6F" w:rsidRDefault="00120A6F" w:rsidP="00120A6F">
      <w:r>
        <w:t>After allele conversions were detected, they were clustered to form detected gene conversion tracts</w:t>
      </w:r>
      <w:r>
        <w:rPr>
          <w:rFonts w:hint="eastAsia"/>
        </w:rPr>
        <w:t xml:space="preserve">. </w:t>
      </w:r>
      <w:r>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29673478"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rsidR="00205DEC">
        <w:fldChar w:fldCharType="begin"/>
      </w:r>
      <w:r w:rsidR="00205DEC">
        <w:instrText xml:space="preserve"> ADDIN ZOTERO_ITEM CSL_CITATION {"citationID":"VBemBAo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25B8DBAE"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1CC77D8D" w:rsidR="00120A6F" w:rsidRDefault="00120A6F" w:rsidP="00120A6F">
      <w:r>
        <w:t xml:space="preserve">Our model follows the general framework described in </w:t>
      </w:r>
      <w:proofErr w:type="spellStart"/>
      <w:r>
        <w:t>Betran</w:t>
      </w:r>
      <w:proofErr w:type="spellEnd"/>
      <w:r>
        <w:t xml:space="preserve"> et al. (1997).</w:t>
      </w:r>
      <w:r w:rsidR="002F771B">
        <w:fldChar w:fldCharType="begin"/>
      </w:r>
      <w:r w:rsidR="00BF39CB">
        <w:instrText xml:space="preserve"> ADDIN ZOTERO_ITEM CSL_CITATION {"citationID":"s8Vg3GTK","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w:t>
      </w:r>
      <w:proofErr w:type="spellStart"/>
      <w:r>
        <w:t>Betran</w:t>
      </w:r>
      <w:proofErr w:type="spellEnd"/>
      <w:r>
        <w:t xml:space="preserve">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65E1E567"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rsidR="002F771B">
        <w:fldChar w:fldCharType="begin"/>
      </w:r>
      <w:r w:rsidR="00BF39CB">
        <w:instrText xml:space="preserve"> ADDIN ZOTERO_ITEM CSL_CITATION {"citationID":"0W5tXpms","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67F19D83" w:rsidR="00120A6F" w:rsidRDefault="00120A6F" w:rsidP="00120A6F">
      <w:r>
        <w:t xml:space="preserve">To find the argmax, we use Brent’s method, implemented in the </w:t>
      </w:r>
      <w:proofErr w:type="spellStart"/>
      <w:r>
        <w:t>optim</w:t>
      </w:r>
      <w:proofErr w:type="spellEnd"/>
      <w:r>
        <w:t xml:space="preserve"> function in R.</w:t>
      </w:r>
      <w:r w:rsidR="002F771B">
        <w:fldChar w:fldCharType="begin"/>
      </w:r>
      <w:r w:rsidR="00BF39CB">
        <w:instrText xml:space="preserve"> ADDIN ZOTERO_ITEM CSL_CITATION {"citationID":"sN8rZy6j","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2F771B">
        <w:fldChar w:fldCharType="separate"/>
      </w:r>
      <w:r w:rsidR="00BF39CB" w:rsidRPr="00BF39CB">
        <w:rPr>
          <w:rFonts w:ascii="Calibri" w:cs="Calibri"/>
          <w:kern w:val="0"/>
          <w:vertAlign w:val="superscript"/>
        </w:rPr>
        <w:t>13</w:t>
      </w:r>
      <w:r w:rsidR="002F771B">
        <w:fldChar w:fldCharType="end"/>
      </w:r>
      <w:r>
        <w:t xml:space="preserve"> </w:t>
      </w:r>
    </w:p>
    <w:p w14:paraId="0DE3AB08" w14:textId="233C1F21"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EC2EA7">
        <w:instrText xml:space="preserve"> ADDIN ZOTERO_ITEM CSL_CITATION {"citationID":"aH5mtOqI","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EC2EA7" w:rsidRPr="00EC2EA7">
        <w:rPr>
          <w:rFonts w:ascii="Calibri" w:cs="Calibri"/>
          <w:kern w:val="0"/>
          <w:vertAlign w:val="superscript"/>
        </w:rPr>
        <w:t>14</w:t>
      </w:r>
      <w:r w:rsidR="00EC2EA7">
        <w:fldChar w:fldCharType="end"/>
      </w:r>
      <w:r>
        <w:t xml:space="preserve"> Lower AIC indicates that the distribution of </w:t>
      </w:r>
      <m:oMath>
        <m:r>
          <w:rPr>
            <w:rFonts w:ascii="Cambria Math" w:hAnsi="Cambria Math"/>
          </w:rPr>
          <m:t>N</m:t>
        </m:r>
      </m:oMath>
      <w:r>
        <w:t xml:space="preserve"> that is used is a better fit to the data.</w:t>
      </w:r>
      <w:r w:rsidR="00EC2EA7">
        <w:t xml:space="preserve"> </w:t>
      </w:r>
    </w:p>
    <w:p w14:paraId="7224FD49" w14:textId="77777777" w:rsidR="00120A6F" w:rsidRDefault="00120A6F" w:rsidP="00120A6F">
      <w:pPr>
        <w:pStyle w:val="Heading2"/>
      </w:pPr>
      <w:bookmarkStart w:id="1" w:name="_Hlk171272798"/>
      <w:r>
        <w:t>Bootstrap confidence intervals</w:t>
      </w:r>
    </w:p>
    <w:bookmarkEnd w:id="1"/>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224CC82A" w:rsidR="00120A6F" w:rsidRDefault="00120A6F" w:rsidP="00120A6F">
      <w:r>
        <w:t>We use simulated data described in</w:t>
      </w:r>
      <w:r>
        <w:rPr>
          <w:rFonts w:hint="eastAsia"/>
        </w:rPr>
        <w:t xml:space="preserve"> Browning and Browning</w:t>
      </w:r>
      <w:r>
        <w:t xml:space="preserve"> (2024).</w:t>
      </w:r>
      <w:r w:rsidR="00EC2EA7">
        <w:fldChar w:fldCharType="begin"/>
      </w:r>
      <w:r w:rsidR="00EC2EA7">
        <w:instrText xml:space="preserve"> ADDIN ZOTERO_ITEM CSL_CITATION {"citationID":"yC01U5hX","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EC2EA7" w:rsidRPr="00EC2EA7">
        <w:rPr>
          <w:rFonts w:ascii="Calibri" w:cs="Calibri"/>
          <w:kern w:val="0"/>
          <w:vertAlign w:val="superscript"/>
        </w:rPr>
        <w:t>6</w:t>
      </w:r>
      <w:r w:rsidR="00EC2EA7">
        <w:fldChar w:fldCharType="end"/>
      </w:r>
      <w:r>
        <w:rPr>
          <w:rFonts w:hint="eastAsia"/>
        </w:rPr>
        <w:t xml:space="preserve"> </w:t>
      </w:r>
      <w:r>
        <w:t xml:space="preserve">20 regions of length 10 Mb were generated for 125,000 individuals using the coalescent simulator </w:t>
      </w:r>
      <w:proofErr w:type="spellStart"/>
      <w:r>
        <w:t>msprime</w:t>
      </w:r>
      <w:proofErr w:type="spellEnd"/>
      <w:r>
        <w:t xml:space="preserve"> v1.2.</w:t>
      </w:r>
      <w:r w:rsidR="002F771B">
        <w:fldChar w:fldCharType="begin"/>
      </w:r>
      <w:r w:rsidR="00BF39CB">
        <w:instrText xml:space="preserve"> ADDIN ZOTERO_ITEM CSL_CITATION {"citationID":"JxosRSWQ","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BF39CB" w:rsidRPr="00BF39CB">
        <w:rPr>
          <w:rFonts w:ascii="Calibri" w:cs="Calibri"/>
          <w:kern w:val="0"/>
          <w:vertAlign w:val="superscript"/>
        </w:rPr>
        <w:t>15</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2F771B">
        <w:instrText xml:space="preserve"> ADDIN ZOTERO_ITEM CSL_CITATION {"citationID":"Qz8eE4Y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BF39CB">
        <w:instrText xml:space="preserve"> ADDIN ZOTERO_ITEM CSL_CITATION {"citationID":"UG1GJCQc","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BF39CB" w:rsidRPr="00BF39CB">
        <w:rPr>
          <w:rFonts w:ascii="Calibri" w:cs="Calibri"/>
          <w:kern w:val="0"/>
          <w:vertAlign w:val="superscript"/>
        </w:rPr>
        <w:t>11</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2"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3" w:author="Sharon Browning" w:date="2024-11-22T14:40:00Z">
                <w:rPr>
                  <w:rFonts w:ascii="Cambria Math" w:hAnsi="Cambria Math"/>
                  <w:i/>
                </w:rPr>
              </w:del>
            </m:ctrlPr>
          </m:accPr>
          <m:e>
            <m:r>
              <w:del w:id="4" w:author="Sharon Browning" w:date="2024-11-22T14:40:00Z">
                <w:rPr>
                  <w:rFonts w:ascii="Cambria Math" w:hAnsi="Cambria Math"/>
                </w:rPr>
                <m:t>ϕ</m:t>
              </w:del>
            </m:r>
          </m:e>
        </m:acc>
      </m:oMath>
      <w:del w:id="5"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6"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5760E9DB" w:rsidR="00120A6F" w:rsidRDefault="00120A6F" w:rsidP="00120A6F">
      <w:r>
        <w:t xml:space="preserve">We use the </w:t>
      </w:r>
      <w:proofErr w:type="spellStart"/>
      <w:r>
        <w:t>deCODE</w:t>
      </w:r>
      <w:proofErr w:type="spellEnd"/>
      <w:r>
        <w:t xml:space="preserve"> genetic map to define recombination hotspots on each autosome.</w:t>
      </w:r>
      <w:r w:rsidR="002F771B">
        <w:fldChar w:fldCharType="begin"/>
      </w:r>
      <w:r w:rsidR="00BF39CB">
        <w:instrText xml:space="preserve"> ADDIN ZOTERO_ITEM CSL_CITATION {"citationID":"fQT73Ybb","properties":{"formattedCitation":"\\super 16\\nosupersub{}","plainCitation":"16","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2F771B">
        <w:fldChar w:fldCharType="separate"/>
      </w:r>
      <w:r w:rsidR="00BF39CB" w:rsidRPr="00BF39CB">
        <w:rPr>
          <w:rFonts w:ascii="Calibri" w:cs="Calibri"/>
          <w:kern w:val="0"/>
          <w:vertAlign w:val="superscript"/>
        </w:rPr>
        <w:t>16</w:t>
      </w:r>
      <w:r w:rsidR="002F771B">
        <w:fldChar w:fldCharType="end"/>
      </w:r>
      <w:r>
        <w:t xml:space="preserve"> For each autosome, we first calculate a background recombination rate by dividing the genetic distance between the two most distant markers on the genetic map (in </w:t>
      </w:r>
      <w:proofErr w:type="spellStart"/>
      <w:r>
        <w:t>cM</w:t>
      </w:r>
      <w:proofErr w:type="spellEnd"/>
      <w:r>
        <w:t>)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1D36B745"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rsidR="00EC2EA7">
        <w:t xml:space="preserve">We </w:t>
      </w:r>
      <w:r w:rsidRPr="00B95476">
        <w:t>then obtain</w:t>
      </w:r>
      <w:r>
        <w:t xml:space="preserve"> </w:t>
      </w:r>
      <w:r w:rsidRPr="00B95476">
        <w:t>a maximum likelihood estimate and a 95% bootstrap confidence interval for </w:t>
      </w:r>
      <w:r>
        <w:t>the mean gene conversion tract length</w:t>
      </w:r>
      <w:r w:rsidR="00933A13">
        <w:t xml:space="preserve">, </w:t>
      </w:r>
      <w:r w:rsidR="00A04B76">
        <w:t>separately</w:t>
      </w:r>
      <w:r w:rsidR="00933A13">
        <w:t xml:space="preserve"> for tracts that overlap and do not overlap with a recombination hotspot.</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5D38A921">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0B9F9B9B"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w:t>
      </w:r>
      <w:r w:rsidR="006B260C">
        <w:t xml:space="preserve">indicating a better fit to the data, </w:t>
      </w:r>
      <w:r>
        <w:t xml:space="preserve">and the difference in AIC between the two settings was 66,237. </w:t>
      </w:r>
    </w:p>
    <w:p w14:paraId="6134188C" w14:textId="75AE8810" w:rsidR="00120A6F" w:rsidRDefault="00120A6F" w:rsidP="00120A6F">
      <w:r>
        <w:lastRenderedPageBreak/>
        <w:t xml:space="preserve">We next detected recombination hotspots on all 22 autosomes. We found 32,279 recombination hotspots on all autosomes, with the longest hotspot being 51,470 bp on Chromosome 13. To illustrate how we detect recombination hotspots, we plot the recombination hotspots that we found </w:t>
      </w:r>
      <w:r w:rsidR="00B15CAB">
        <w:t>on</w:t>
      </w:r>
      <w:r>
        <w:t xml:space="preserve"> a region on Chromosome 21 in </w:t>
      </w:r>
      <w:r w:rsidR="004F333A">
        <w:t>Figure S1</w:t>
      </w:r>
      <w:r>
        <w: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0E7C6074"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w:t>
      </w:r>
      <w:r w:rsidR="002F771B">
        <w:fldChar w:fldCharType="begin"/>
      </w:r>
      <w:r w:rsidR="00BF39CB">
        <w:instrText xml:space="preserve"> ADDIN ZOTERO_ITEM CSL_CITATION {"citationID":"gb0ASL0R","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F771B">
        <w:fldChar w:fldCharType="separate"/>
      </w:r>
      <w:r w:rsidR="00EE243A" w:rsidRPr="00EE243A">
        <w:rPr>
          <w:rFonts w:ascii="Calibri" w:cs="Calibri"/>
          <w:kern w:val="0"/>
          <w:vertAlign w:val="superscript"/>
        </w:rPr>
        <w:t>8</w:t>
      </w:r>
      <w:r w:rsidR="002F771B">
        <w:fldChar w:fldCharType="end"/>
      </w:r>
      <w:r>
        <w:t xml:space="preserve"> but the </w:t>
      </w:r>
      <w:r>
        <w:lastRenderedPageBreak/>
        <w:t>relatively small number of detected gene conversion tracts has made it difficult to estimate the mean gene conversion tract length with precision.</w:t>
      </w:r>
    </w:p>
    <w:p w14:paraId="1A662135" w14:textId="3BF37C29"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2F771B">
        <w:instrText xml:space="preserve"> ADDIN ZOTERO_ITEM CSL_CITATION {"citationID":"UaXQSg6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EE243A" w:rsidRPr="00EE243A">
        <w:rPr>
          <w:rFonts w:ascii="Calibri" w:cs="Calibri"/>
          <w:kern w:val="0"/>
          <w:vertAlign w:val="superscript"/>
        </w:rPr>
        <w:t>6</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7,219 three-generation pedigrees genotyped with a SNP chip and 101 whole-genome sequenced three-generation pedigrees.</w:t>
      </w:r>
      <w:r w:rsidR="002F771B">
        <w:fldChar w:fldCharType="begin"/>
      </w:r>
      <w:r w:rsidR="006A3217">
        <w:instrText xml:space="preserve"> ADDIN ZOTERO_ITEM CSL_CITATION {"citationID":"14Mh7lsm","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5</w:t>
      </w:r>
      <w:r w:rsidR="002F771B">
        <w:fldChar w:fldCharType="end"/>
      </w:r>
      <w:r>
        <w:t xml:space="preserve"> </w:t>
      </w:r>
    </w:p>
    <w:p w14:paraId="5B14A45A" w14:textId="3C3846AA" w:rsidR="00120A6F" w:rsidRDefault="00120A6F" w:rsidP="00120A6F">
      <w:r>
        <w:t xml:space="preserve">We proposed a likelihood-based estimation method, inspired by a previous method by </w:t>
      </w:r>
      <w:proofErr w:type="spellStart"/>
      <w:r>
        <w:t>Betran</w:t>
      </w:r>
      <w:proofErr w:type="spellEnd"/>
      <w:r>
        <w:t xml:space="preserve"> et al.,</w:t>
      </w:r>
      <w:r w:rsidR="00EC0EE9">
        <w:fldChar w:fldCharType="begin"/>
      </w:r>
      <w:r w:rsidR="00EC0EE9">
        <w:instrText xml:space="preserve"> ADDIN ZOTERO_ITEM CSL_CITATION {"citationID":"irXRYXDr","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C0EE9">
        <w:fldChar w:fldCharType="separate"/>
      </w:r>
      <w:r w:rsidR="00EC0EE9" w:rsidRPr="00EC0EE9">
        <w:rPr>
          <w:rFonts w:ascii="Calibri" w:cs="Calibri"/>
          <w:kern w:val="0"/>
          <w:vertAlign w:val="superscript"/>
        </w:rPr>
        <w:t>9</w:t>
      </w:r>
      <w:r w:rsidR="00EC0EE9">
        <w:fldChar w:fldCharType="end"/>
      </w:r>
      <w:r w:rsidR="00F45A49">
        <w:t xml:space="preserve"> </w:t>
      </w:r>
      <w:r>
        <w:t xml:space="preserve">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7B1ED8CD" w:rsidR="00120A6F" w:rsidRDefault="00120A6F" w:rsidP="00120A6F">
      <w:r>
        <w:t xml:space="preserve">We fit our model to detected gene conversion tracts from the UK Biobank whole autosome data. We estimated the mean gene conversion tract length to be 459 bp (95% CI: [457, 461]) from this dataset. The </w:t>
      </w:r>
      <w:r>
        <w:lastRenderedPageBreak/>
        <w:t xml:space="preserve">width of our confidence interval is much narrower than confidence intervals from previous studies, while our estimate is higher than previous estimates for humans. </w:t>
      </w:r>
      <w:proofErr w:type="spellStart"/>
      <w:r w:rsidRPr="00DA5E7B">
        <w:rPr>
          <w:rFonts w:ascii="Calibri" w:cs="Calibri"/>
        </w:rPr>
        <w:t>Hardarson</w:t>
      </w:r>
      <w:proofErr w:type="spellEnd"/>
      <w:r>
        <w:t xml:space="preserve"> et al. estimate the mean paternal and maternal gene conversion tract length to be 177 bp (95% CI: [</w:t>
      </w:r>
      <w:r w:rsidRPr="00321F75">
        <w:t>61.0</w:t>
      </w:r>
      <w:r>
        <w:t xml:space="preserve">, </w:t>
      </w:r>
      <w:r w:rsidRPr="00321F75">
        <w:t>389</w:t>
      </w:r>
      <w:r>
        <w:t>]) and 41.9 bp (95% CI: [16.4, 2,925]) respectively, based on 257 paternal and 247 maternal gene conversion tracts detected from sequenced three-generation pedigrees.</w:t>
      </w:r>
      <w:r w:rsidR="006A3217">
        <w:fldChar w:fldCharType="begin"/>
      </w:r>
      <w:r w:rsidR="00BF39CB">
        <w:instrText xml:space="preserve"> ADDIN ZOTERO_ITEM CSL_CITATION {"citationID":"Va5hxm1U","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EE243A" w:rsidRPr="00EE243A">
        <w:rPr>
          <w:rFonts w:ascii="Calibri" w:cs="Calibri"/>
          <w:kern w:val="0"/>
          <w:vertAlign w:val="superscript"/>
        </w:rPr>
        <w:t>8</w:t>
      </w:r>
      <w:r w:rsidR="006A3217">
        <w:fldChar w:fldCharType="end"/>
      </w:r>
      <w:r>
        <w:t xml:space="preserve"> Jeffreys and May estimate the mean length to be in the range of 55-290 bp based on minimum and maximum possible lengths of detected gene conversion tracts determined from allele converted markers.</w:t>
      </w:r>
      <w:r w:rsidR="006A3217">
        <w:fldChar w:fldCharType="begin"/>
      </w:r>
      <w:r w:rsidR="006A3217">
        <w:instrText xml:space="preserve"> ADDIN ZOTERO_ITEM CSL_CITATION {"citationID":"l6lMDdNv","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6A3217">
        <w:fldChar w:fldCharType="separate"/>
      </w:r>
      <w:r w:rsidR="00EE243A" w:rsidRPr="00EE243A">
        <w:rPr>
          <w:rFonts w:ascii="Calibri" w:cs="Calibri"/>
          <w:kern w:val="0"/>
          <w:vertAlign w:val="superscript"/>
        </w:rPr>
        <w:t>3</w:t>
      </w:r>
      <w:r w:rsidR="006A3217">
        <w:fldChar w:fldCharType="end"/>
      </w:r>
      <w:r>
        <w:t xml:space="preserve"> Our estimate of 459 bp is not inside this range. </w:t>
      </w:r>
    </w:p>
    <w:p w14:paraId="407E735A" w14:textId="0664AE60"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p>
    <w:p w14:paraId="4E1C075B" w14:textId="04193577" w:rsidR="00120A6F" w:rsidRDefault="00120A6F" w:rsidP="00120A6F">
      <w:r>
        <w:t>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finding and we caution that the difference could be attributable to unknown technical factors. We recommend further analysis to confirm this result. Recombination hotspots correlate with other genomic features such as GC rate,</w:t>
      </w:r>
      <w:r w:rsidR="006A3217">
        <w:fldChar w:fldCharType="begin"/>
      </w:r>
      <w:r w:rsidR="00BF39CB">
        <w:instrText xml:space="preserve"> ADDIN ZOTERO_ITEM CSL_CITATION {"citationID":"8SOy4iVR","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6A3217">
        <w:fldChar w:fldCharType="separate"/>
      </w:r>
      <w:r w:rsidR="00EE243A" w:rsidRPr="00EE243A">
        <w:rPr>
          <w:rFonts w:ascii="Calibri" w:cs="Calibri"/>
          <w:kern w:val="0"/>
          <w:vertAlign w:val="superscript"/>
        </w:rPr>
        <w:t>17</w:t>
      </w:r>
      <w:r w:rsidR="006A3217">
        <w:fldChar w:fldCharType="end"/>
      </w:r>
      <w:r>
        <w:t xml:space="preserve"> so the difference, if real, may be caused by factors other than recombination rate.</w:t>
      </w:r>
    </w:p>
    <w:p w14:paraId="3DEF3715" w14:textId="77777777" w:rsidR="0042530A" w:rsidRDefault="0042530A" w:rsidP="0042530A">
      <w:pPr>
        <w:pStyle w:val="Heading1"/>
      </w:pPr>
      <w:r>
        <w:lastRenderedPageBreak/>
        <w:t>Appendix</w:t>
      </w:r>
    </w:p>
    <w:p w14:paraId="1D20E86A" w14:textId="77777777" w:rsidR="0042530A" w:rsidRPr="005B5C84" w:rsidRDefault="0042530A" w:rsidP="0042530A">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1280DE70" w14:textId="77777777" w:rsidR="0042530A" w:rsidRPr="00290ED1" w:rsidRDefault="0042530A" w:rsidP="0042530A">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77777777" w:rsidR="0042530A" w:rsidRDefault="0042530A" w:rsidP="0042530A">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21905F14" w14:textId="77777777" w:rsidR="0042530A" w:rsidRDefault="0042530A" w:rsidP="0042530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A9C52D0" w14:textId="77777777" w:rsidR="0042530A" w:rsidRDefault="0042530A" w:rsidP="0042530A">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1A21D985" w14:textId="77777777" w:rsidR="0042530A" w:rsidRPr="00304CE1" w:rsidRDefault="0042530A" w:rsidP="0042530A">
      <w:pPr>
        <w:jc w:val="left"/>
        <w:rPr>
          <w:szCs w:val="22"/>
        </w:rPr>
      </w:pPr>
      <w:r w:rsidRPr="00304CE1">
        <w:rPr>
          <w:rFonts w:hint="eastAsia"/>
          <w:szCs w:val="22"/>
        </w:rPr>
        <w:t>Then,</w:t>
      </w:r>
    </w:p>
    <w:p w14:paraId="1FA282A2" w14:textId="77777777" w:rsidR="0042530A"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387A46FC" w14:textId="77777777" w:rsidR="0042530A" w:rsidRPr="00033B9D" w:rsidRDefault="0042530A" w:rsidP="0042530A">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6020BFC" w14:textId="77777777" w:rsidR="0042530A" w:rsidRDefault="0042530A" w:rsidP="0042530A">
      <w:pPr>
        <w:jc w:val="left"/>
      </w:pPr>
      <w:r>
        <w:lastRenderedPageBreak/>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5792A59A" w14:textId="77777777" w:rsidR="0042530A" w:rsidRDefault="0042530A" w:rsidP="0042530A">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77777777" w:rsidR="0042530A" w:rsidRPr="004B726B" w:rsidRDefault="0042530A" w:rsidP="0042530A">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6E184E27" w14:textId="77777777" w:rsidR="0042530A" w:rsidRDefault="0042530A" w:rsidP="0042530A">
      <w:pPr>
        <w:pStyle w:val="Heading2"/>
      </w:pPr>
      <w:r>
        <w:t>Simulation study to assess the robustness of the model</w:t>
      </w:r>
    </w:p>
    <w:p w14:paraId="357B2A7A" w14:textId="77777777" w:rsidR="0042530A" w:rsidRDefault="0042530A" w:rsidP="0042530A">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51194AFC" w14:textId="77777777" w:rsidR="0042530A" w:rsidRDefault="0042530A" w:rsidP="0042530A">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Figure S2):</w:t>
      </w:r>
    </w:p>
    <w:p w14:paraId="525E7605" w14:textId="77777777" w:rsidR="0042530A" w:rsidRDefault="0042530A" w:rsidP="0042530A">
      <w:pPr>
        <w:pStyle w:val="ListParagraph"/>
        <w:numPr>
          <w:ilvl w:val="0"/>
          <w:numId w:val="17"/>
        </w:numPr>
      </w:pPr>
      <w:r>
        <w:t>Geometric distribution with mean 300 bp</w:t>
      </w:r>
    </w:p>
    <w:p w14:paraId="0CE27ACE" w14:textId="77777777" w:rsidR="0042530A" w:rsidRDefault="0042530A" w:rsidP="0042530A">
      <w:pPr>
        <w:pStyle w:val="ListParagraph"/>
        <w:numPr>
          <w:ilvl w:val="0"/>
          <w:numId w:val="17"/>
        </w:numPr>
      </w:pPr>
      <w:r>
        <w:t>Sum of two geometric random variables, each with mean 150 bp</w:t>
      </w:r>
    </w:p>
    <w:p w14:paraId="678DF445" w14:textId="77777777" w:rsidR="0042530A" w:rsidRDefault="0042530A" w:rsidP="0042530A">
      <w:pPr>
        <w:pStyle w:val="ListParagraph"/>
        <w:numPr>
          <w:ilvl w:val="0"/>
          <w:numId w:val="17"/>
        </w:numPr>
      </w:pPr>
      <w:r>
        <w:t>Sum of three geometric random variables, each with mean 100 bp</w:t>
      </w:r>
    </w:p>
    <w:p w14:paraId="4BE0E730" w14:textId="77777777" w:rsidR="0042530A" w:rsidRDefault="0042530A" w:rsidP="0042530A">
      <w:pPr>
        <w:pStyle w:val="ListParagraph"/>
        <w:numPr>
          <w:ilvl w:val="0"/>
          <w:numId w:val="17"/>
        </w:numPr>
      </w:pPr>
      <w:r>
        <w:t>Discrete uniform distribution with support from 1 to 599 bp</w:t>
      </w:r>
    </w:p>
    <w:p w14:paraId="0E11FA67" w14:textId="77777777" w:rsidR="0042530A" w:rsidRDefault="0042530A" w:rsidP="0042530A">
      <w:r>
        <w:t xml:space="preserve">All four distributions have mean 300 bp. Recall that in the previous coalescent simulation, we generated 20 regions of length 10 Mb for 125,000 individuals using the coalescent simulator </w:t>
      </w:r>
      <w:proofErr w:type="spellStart"/>
      <w:r>
        <w:t>msprime</w:t>
      </w:r>
      <w:proofErr w:type="spellEnd"/>
      <w:r>
        <w:t xml:space="preserve"> v1.2.</w:t>
      </w:r>
      <w:r>
        <w:fldChar w:fldCharType="begin"/>
      </w:r>
      <w:r>
        <w:instrText xml:space="preserve"> ADDIN ZOTERO_ITEM CSL_CITATION {"citationID":"1HcRXa80","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EE243A">
        <w:rPr>
          <w:rFonts w:ascii="Calibri" w:cs="Calibri"/>
          <w:kern w:val="0"/>
          <w:vertAlign w:val="superscript"/>
        </w:rPr>
        <w:t>15</w:t>
      </w:r>
      <w:r>
        <w:fldChar w:fldCharType="end"/>
      </w:r>
      <w:r>
        <w:t xml:space="preserve"> In this simulation study, we generate observed tract lengths by simulating gene conversion tracts on the first </w:t>
      </w:r>
      <w:r>
        <w:lastRenderedPageBreak/>
        <w:t xml:space="preserve">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77777777" w:rsidR="0042530A" w:rsidRDefault="0042530A" w:rsidP="0042530A">
      <w:pPr>
        <w:pStyle w:val="ListParagraph"/>
        <w:numPr>
          <w:ilvl w:val="0"/>
          <w:numId w:val="18"/>
        </w:numPr>
      </w:pPr>
      <w:r>
        <w:t>We</w:t>
      </w:r>
      <w:r w:rsidRPr="000850D1">
        <w:t xml:space="preserve"> </w:t>
      </w:r>
      <w:r>
        <w:t>draw the length of the gene conversion tract from one of the four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58033508" w14:textId="77777777" w:rsidR="0042530A" w:rsidRDefault="0042530A" w:rsidP="0042530A">
      <w:r>
        <w:t>Markers with MAF less than 5% were not considered in step 3, similarly to how we do not detect allele conversions at these markers using the multi-individual IBD method.</w:t>
      </w:r>
      <w:r>
        <w:fldChar w:fldCharType="begin"/>
      </w:r>
      <w:r>
        <w:instrText xml:space="preserve"> ADDIN ZOTERO_ITEM CSL_CITATION {"citationID":"EoQn11F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EE243A">
        <w:rPr>
          <w:rFonts w:ascii="Calibri" w:cs="Calibri"/>
          <w:kern w:val="0"/>
          <w:vertAlign w:val="superscript"/>
        </w:rPr>
        <w:t>6</w:t>
      </w:r>
      <w:r>
        <w:fldChar w:fldCharType="end"/>
      </w:r>
      <w:r>
        <w:t xml:space="preserve"> </w:t>
      </w:r>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t xml:space="preserve">. The empirical bias and standard error of our estimates under each setting of </w:t>
      </w:r>
      <m:oMath>
        <m:r>
          <w:rPr>
            <w:rFonts w:ascii="Cambria Math" w:hAnsi="Cambria Math"/>
          </w:rPr>
          <m:t>N</m:t>
        </m:r>
      </m:oMath>
      <w:r>
        <w:t xml:space="preserve"> is shown in Table 1. Under the AIC selected setting, we use the estimate from the setting of </w:t>
      </w:r>
      <m:oMath>
        <m:r>
          <w:rPr>
            <w:rFonts w:ascii="Cambria Math" w:hAnsi="Cambria Math"/>
          </w:rPr>
          <m:t>N</m:t>
        </m:r>
      </m:oMath>
      <w:r>
        <w:t xml:space="preserve"> with the smaller AIC value in each of the 100 sets. </w:t>
      </w:r>
    </w:p>
    <w:p w14:paraId="49213E69" w14:textId="77777777" w:rsidR="0042530A" w:rsidRPr="00192EB0" w:rsidRDefault="0042530A" w:rsidP="0042530A">
      <w:pPr>
        <w:rPr>
          <w:rFonts w:ascii="Calibri" w:hAnsi="Calibri" w:cs="Calibri"/>
          <w:iCs/>
          <w:szCs w:val="22"/>
        </w:rPr>
      </w:pPr>
      <w:r>
        <w:rPr>
          <w:rFonts w:ascii="Calibri" w:hAnsi="Calibri" w:cs="Calibri"/>
          <w:iCs/>
          <w:szCs w:val="22"/>
        </w:rPr>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w:t>
      </w:r>
      <w:r>
        <w:rPr>
          <w:rFonts w:ascii="Calibri" w:hAnsi="Calibri" w:cs="Calibri"/>
          <w:iCs/>
          <w:szCs w:val="22"/>
        </w:rPr>
        <w:lastRenderedPageBreak/>
        <w:t>the 100 replicates. When we simulated the gene conversion tract lengths from the remaining two distributions, the coverage was 0% under both settings of the model.</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t>Data and code availability</w:t>
      </w:r>
    </w:p>
    <w:p w14:paraId="1DC31524" w14:textId="02997765" w:rsidR="00A84A64" w:rsidRPr="00680B80" w:rsidRDefault="00F71AF4" w:rsidP="00120A6F">
      <w:r>
        <w:t>The simulated data and the code used for this study is available at…</w:t>
      </w:r>
    </w:p>
    <w:p w14:paraId="245308B9" w14:textId="5D600DA8" w:rsidR="00120A6F" w:rsidRDefault="00120A6F" w:rsidP="00120A6F">
      <w:pPr>
        <w:pStyle w:val="Heading1"/>
      </w:pPr>
      <w:bookmarkStart w:id="7" w:name="_Hlk157629171"/>
      <w:r>
        <w:t>References</w:t>
      </w:r>
    </w:p>
    <w:p w14:paraId="129B9FA2" w14:textId="09E380B7" w:rsidR="00D946A6" w:rsidRPr="00EE243A" w:rsidRDefault="00D946A6" w:rsidP="00EE243A">
      <w:pPr>
        <w:rPr>
          <w:rFonts w:cstheme="minorHAnsi"/>
        </w:rPr>
      </w:pPr>
      <w:r w:rsidRPr="00EE243A">
        <w:rPr>
          <w:rFonts w:cstheme="minorHAnsi"/>
        </w:rPr>
        <w:t>1.</w:t>
      </w:r>
      <w:r w:rsidRPr="00EE243A">
        <w:rPr>
          <w:rFonts w:cstheme="minorHAnsi"/>
        </w:rPr>
        <w:tab/>
        <w:t xml:space="preserve">Williams, A. L. </w:t>
      </w:r>
      <w:r w:rsidRPr="00EE243A">
        <w:rPr>
          <w:rFonts w:cstheme="minorHAnsi"/>
          <w:i/>
          <w:iCs/>
        </w:rPr>
        <w:t>et al.</w:t>
      </w:r>
      <w:r w:rsidRPr="00EE243A">
        <w:rPr>
          <w:rFonts w:cstheme="minorHAnsi"/>
        </w:rPr>
        <w:t xml:space="preserve"> Non-crossover gene conversions show strong GC bias and unexpected clustering in humans. </w:t>
      </w:r>
      <w:proofErr w:type="spellStart"/>
      <w:r w:rsidRPr="00EE243A">
        <w:rPr>
          <w:rFonts w:cstheme="minorHAnsi"/>
          <w:i/>
          <w:iCs/>
        </w:rPr>
        <w:t>eLife</w:t>
      </w:r>
      <w:proofErr w:type="spellEnd"/>
      <w:r w:rsidRPr="00EE243A">
        <w:rPr>
          <w:rFonts w:cstheme="minorHAnsi"/>
        </w:rPr>
        <w:t xml:space="preserve"> </w:t>
      </w:r>
      <w:r w:rsidRPr="00EE243A">
        <w:rPr>
          <w:rFonts w:cstheme="minorHAnsi"/>
          <w:b/>
          <w:bCs/>
        </w:rPr>
        <w:t>4</w:t>
      </w:r>
      <w:r w:rsidRPr="00EE243A">
        <w:rPr>
          <w:rFonts w:cstheme="minorHAnsi"/>
        </w:rPr>
        <w:t>, e04637 (2015).</w:t>
      </w:r>
    </w:p>
    <w:p w14:paraId="7747CFFB" w14:textId="77777777" w:rsidR="00D946A6" w:rsidRPr="00EE243A" w:rsidRDefault="00D946A6" w:rsidP="00EE243A">
      <w:pPr>
        <w:rPr>
          <w:rFonts w:cstheme="minorHAnsi"/>
          <w:kern w:val="0"/>
        </w:rPr>
      </w:pPr>
      <w:r w:rsidRPr="00EE243A">
        <w:rPr>
          <w:rFonts w:cstheme="minorHAnsi"/>
          <w:kern w:val="0"/>
        </w:rPr>
        <w:t>2.</w:t>
      </w:r>
      <w:r w:rsidRPr="00EE243A">
        <w:rPr>
          <w:rFonts w:cstheme="minorHAnsi"/>
          <w:kern w:val="0"/>
        </w:rPr>
        <w:tab/>
      </w:r>
      <w:proofErr w:type="spellStart"/>
      <w:r w:rsidRPr="00EE243A">
        <w:rPr>
          <w:rFonts w:cstheme="minorHAnsi"/>
          <w:kern w:val="0"/>
        </w:rPr>
        <w:t>McMahill</w:t>
      </w:r>
      <w:proofErr w:type="spellEnd"/>
      <w:r w:rsidRPr="00EE243A">
        <w:rPr>
          <w:rFonts w:cstheme="minorHAnsi"/>
          <w:kern w:val="0"/>
        </w:rPr>
        <w:t xml:space="preserve">, M. S., Sham, C. W. &amp; Bishop, D. K. Synthesis-Dependent Strand Annealing in Meiosis. </w:t>
      </w:r>
      <w:proofErr w:type="spellStart"/>
      <w:r w:rsidRPr="00EE243A">
        <w:rPr>
          <w:rFonts w:cstheme="minorHAnsi"/>
          <w:i/>
          <w:iCs/>
          <w:kern w:val="0"/>
        </w:rPr>
        <w:t>PLoS</w:t>
      </w:r>
      <w:proofErr w:type="spellEnd"/>
      <w:r w:rsidRPr="00EE243A">
        <w:rPr>
          <w:rFonts w:cstheme="minorHAnsi"/>
          <w:i/>
          <w:iCs/>
          <w:kern w:val="0"/>
        </w:rPr>
        <w:t xml:space="preserve"> Biol</w:t>
      </w:r>
      <w:r w:rsidRPr="00EE243A">
        <w:rPr>
          <w:rFonts w:cstheme="minorHAnsi"/>
          <w:kern w:val="0"/>
        </w:rPr>
        <w:t xml:space="preserve"> </w:t>
      </w:r>
      <w:r w:rsidRPr="00EE243A">
        <w:rPr>
          <w:rFonts w:cstheme="minorHAnsi"/>
          <w:b/>
          <w:bCs/>
          <w:kern w:val="0"/>
        </w:rPr>
        <w:t>5</w:t>
      </w:r>
      <w:r w:rsidRPr="00EE243A">
        <w:rPr>
          <w:rFonts w:cstheme="minorHAnsi"/>
          <w:kern w:val="0"/>
        </w:rPr>
        <w:t>, e299 (2007).</w:t>
      </w:r>
    </w:p>
    <w:p w14:paraId="1902D0FD" w14:textId="77777777" w:rsidR="00D946A6" w:rsidRPr="00EE243A" w:rsidRDefault="00D946A6" w:rsidP="00EE243A">
      <w:pPr>
        <w:rPr>
          <w:rFonts w:cstheme="minorHAnsi"/>
          <w:kern w:val="0"/>
        </w:rPr>
      </w:pPr>
      <w:r w:rsidRPr="00EE243A">
        <w:rPr>
          <w:rFonts w:cstheme="minorHAnsi"/>
          <w:kern w:val="0"/>
        </w:rPr>
        <w:t>3.</w:t>
      </w:r>
      <w:r w:rsidRPr="00EE243A">
        <w:rPr>
          <w:rFonts w:cstheme="minorHAnsi"/>
          <w:kern w:val="0"/>
        </w:rPr>
        <w:tab/>
        <w:t xml:space="preserve">Jeffreys, A. J. &amp; May, C. A. Intense and highly localized gene conversion activity in human meiotic crossover hot spots. </w:t>
      </w:r>
      <w:r w:rsidRPr="00EE243A">
        <w:rPr>
          <w:rFonts w:cstheme="minorHAnsi"/>
          <w:i/>
          <w:iCs/>
          <w:kern w:val="0"/>
        </w:rPr>
        <w:t>Nat Genet</w:t>
      </w:r>
      <w:r w:rsidRPr="00EE243A">
        <w:rPr>
          <w:rFonts w:cstheme="minorHAnsi"/>
          <w:kern w:val="0"/>
        </w:rPr>
        <w:t xml:space="preserve"> </w:t>
      </w:r>
      <w:r w:rsidRPr="00EE243A">
        <w:rPr>
          <w:rFonts w:cstheme="minorHAnsi"/>
          <w:b/>
          <w:bCs/>
          <w:kern w:val="0"/>
        </w:rPr>
        <w:t>36</w:t>
      </w:r>
      <w:r w:rsidRPr="00EE243A">
        <w:rPr>
          <w:rFonts w:cstheme="minorHAnsi"/>
          <w:kern w:val="0"/>
        </w:rPr>
        <w:t>, 151–156 (2004).</w:t>
      </w:r>
    </w:p>
    <w:p w14:paraId="1C1836AE" w14:textId="77777777" w:rsidR="00D946A6" w:rsidRPr="00EE243A" w:rsidRDefault="00D946A6" w:rsidP="00EE243A">
      <w:pPr>
        <w:rPr>
          <w:rFonts w:cstheme="minorHAnsi"/>
          <w:kern w:val="0"/>
        </w:rPr>
      </w:pPr>
      <w:r w:rsidRPr="00EE243A">
        <w:rPr>
          <w:rFonts w:cstheme="minorHAnsi"/>
          <w:kern w:val="0"/>
        </w:rPr>
        <w:lastRenderedPageBreak/>
        <w:t>4.</w:t>
      </w:r>
      <w:r w:rsidRPr="00EE243A">
        <w:rPr>
          <w:rFonts w:cstheme="minorHAnsi"/>
          <w:kern w:val="0"/>
        </w:rPr>
        <w:tab/>
      </w:r>
      <w:proofErr w:type="spellStart"/>
      <w:r w:rsidRPr="00EE243A">
        <w:rPr>
          <w:rFonts w:cstheme="minorHAnsi"/>
          <w:kern w:val="0"/>
        </w:rPr>
        <w:t>Odenthal</w:t>
      </w:r>
      <w:proofErr w:type="spellEnd"/>
      <w:r w:rsidRPr="00EE243A">
        <w:rPr>
          <w:rFonts w:cstheme="minorHAnsi"/>
          <w:kern w:val="0"/>
        </w:rPr>
        <w:t xml:space="preserve">-Hesse, L., Berg, I. L., </w:t>
      </w:r>
      <w:proofErr w:type="spellStart"/>
      <w:r w:rsidRPr="00EE243A">
        <w:rPr>
          <w:rFonts w:cstheme="minorHAnsi"/>
          <w:kern w:val="0"/>
        </w:rPr>
        <w:t>Veselis</w:t>
      </w:r>
      <w:proofErr w:type="spellEnd"/>
      <w:r w:rsidRPr="00EE243A">
        <w:rPr>
          <w:rFonts w:cstheme="minorHAnsi"/>
          <w:kern w:val="0"/>
        </w:rPr>
        <w:t xml:space="preserve">, A., Jeffreys, A. J. &amp; May, C. A. Transmission Distortion Affecting Human </w:t>
      </w:r>
      <w:proofErr w:type="spellStart"/>
      <w:r w:rsidRPr="00EE243A">
        <w:rPr>
          <w:rFonts w:cstheme="minorHAnsi"/>
          <w:kern w:val="0"/>
        </w:rPr>
        <w:t>Noncrossover</w:t>
      </w:r>
      <w:proofErr w:type="spellEnd"/>
      <w:r w:rsidRPr="00EE243A">
        <w:rPr>
          <w:rFonts w:cstheme="minorHAnsi"/>
          <w:kern w:val="0"/>
        </w:rPr>
        <w:t xml:space="preserve"> but Not Crossover Recombination: A Hidden Source of Meiotic Drive. </w:t>
      </w:r>
      <w:r w:rsidRPr="00EE243A">
        <w:rPr>
          <w:rFonts w:cstheme="minorHAnsi"/>
          <w:i/>
          <w:iCs/>
          <w:kern w:val="0"/>
        </w:rPr>
        <w:t>PLOS Genetics</w:t>
      </w:r>
      <w:r w:rsidRPr="00EE243A">
        <w:rPr>
          <w:rFonts w:cstheme="minorHAnsi"/>
          <w:kern w:val="0"/>
        </w:rPr>
        <w:t xml:space="preserve"> </w:t>
      </w:r>
      <w:r w:rsidRPr="00EE243A">
        <w:rPr>
          <w:rFonts w:cstheme="minorHAnsi"/>
          <w:b/>
          <w:bCs/>
          <w:kern w:val="0"/>
        </w:rPr>
        <w:t>10</w:t>
      </w:r>
      <w:r w:rsidRPr="00EE243A">
        <w:rPr>
          <w:rFonts w:cstheme="minorHAnsi"/>
          <w:kern w:val="0"/>
        </w:rPr>
        <w:t>, e1004106 (2014).</w:t>
      </w:r>
    </w:p>
    <w:p w14:paraId="67F67099" w14:textId="77777777" w:rsidR="00D946A6" w:rsidRPr="00EE243A" w:rsidRDefault="00D946A6" w:rsidP="00EE243A">
      <w:pPr>
        <w:rPr>
          <w:rFonts w:cstheme="minorHAnsi"/>
          <w:kern w:val="0"/>
        </w:rPr>
      </w:pPr>
      <w:r w:rsidRPr="00EE243A">
        <w:rPr>
          <w:rFonts w:cstheme="minorHAnsi"/>
          <w:kern w:val="0"/>
        </w:rPr>
        <w:t>5.</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rate of meiotic gene conversion varies by sex and age. </w:t>
      </w:r>
      <w:r w:rsidRPr="00EE243A">
        <w:rPr>
          <w:rFonts w:cstheme="minorHAnsi"/>
          <w:i/>
          <w:iCs/>
          <w:kern w:val="0"/>
        </w:rPr>
        <w:t>Nat Genet</w:t>
      </w:r>
      <w:r w:rsidRPr="00EE243A">
        <w:rPr>
          <w:rFonts w:cstheme="minorHAnsi"/>
          <w:kern w:val="0"/>
        </w:rPr>
        <w:t xml:space="preserve"> </w:t>
      </w:r>
      <w:r w:rsidRPr="00EE243A">
        <w:rPr>
          <w:rFonts w:cstheme="minorHAnsi"/>
          <w:b/>
          <w:bCs/>
          <w:kern w:val="0"/>
        </w:rPr>
        <w:t>48</w:t>
      </w:r>
      <w:r w:rsidRPr="00EE243A">
        <w:rPr>
          <w:rFonts w:cstheme="minorHAnsi"/>
          <w:kern w:val="0"/>
        </w:rPr>
        <w:t>, 1377–1384 (2016).</w:t>
      </w:r>
    </w:p>
    <w:p w14:paraId="744A910B" w14:textId="77777777" w:rsidR="00D946A6" w:rsidRPr="00EE243A" w:rsidRDefault="00D946A6" w:rsidP="00EE243A">
      <w:pPr>
        <w:rPr>
          <w:rFonts w:cstheme="minorHAnsi"/>
          <w:kern w:val="0"/>
        </w:rPr>
      </w:pPr>
      <w:r w:rsidRPr="00EE243A">
        <w:rPr>
          <w:rFonts w:cstheme="minorHAnsi"/>
          <w:kern w:val="0"/>
        </w:rPr>
        <w:t>6.</w:t>
      </w:r>
      <w:r w:rsidRPr="00EE243A">
        <w:rPr>
          <w:rFonts w:cstheme="minorHAnsi"/>
          <w:kern w:val="0"/>
        </w:rPr>
        <w:tab/>
        <w:t xml:space="preserve">Browning, S. R. &amp; Browning, B. L. Biobank-scale inference of multi-individual identity by descent and gene conversion.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1</w:t>
      </w:r>
      <w:r w:rsidRPr="00EE243A">
        <w:rPr>
          <w:rFonts w:cstheme="minorHAnsi"/>
          <w:kern w:val="0"/>
        </w:rPr>
        <w:t>, 691–700 (2024).</w:t>
      </w:r>
    </w:p>
    <w:p w14:paraId="6BAB4FAD" w14:textId="77777777" w:rsidR="00D946A6" w:rsidRPr="00EE243A" w:rsidRDefault="00D946A6" w:rsidP="00EE243A">
      <w:pPr>
        <w:rPr>
          <w:rFonts w:cstheme="minorHAnsi"/>
          <w:kern w:val="0"/>
        </w:rPr>
      </w:pPr>
      <w:r w:rsidRPr="00EE243A">
        <w:rPr>
          <w:rFonts w:cstheme="minorHAnsi"/>
          <w:kern w:val="0"/>
        </w:rPr>
        <w:t>7.</w:t>
      </w:r>
      <w:r w:rsidRPr="00EE243A">
        <w:rPr>
          <w:rFonts w:cstheme="minorHAnsi"/>
          <w:kern w:val="0"/>
        </w:rPr>
        <w:tab/>
        <w:t xml:space="preserve">Wall, J. D., Robinson, J. A. &amp; Cox, L. A. High-Resolution Estimates of Crossover and </w:t>
      </w:r>
      <w:proofErr w:type="spellStart"/>
      <w:r w:rsidRPr="00EE243A">
        <w:rPr>
          <w:rFonts w:cstheme="minorHAnsi"/>
          <w:kern w:val="0"/>
        </w:rPr>
        <w:t>Noncrossover</w:t>
      </w:r>
      <w:proofErr w:type="spellEnd"/>
      <w:r w:rsidRPr="00EE243A">
        <w:rPr>
          <w:rFonts w:cstheme="minorHAnsi"/>
          <w:kern w:val="0"/>
        </w:rPr>
        <w:t xml:space="preserve"> Recombination from a Captive Baboon Colony. </w:t>
      </w:r>
      <w:r w:rsidRPr="00EE243A">
        <w:rPr>
          <w:rFonts w:cstheme="minorHAnsi"/>
          <w:i/>
          <w:iCs/>
          <w:kern w:val="0"/>
        </w:rPr>
        <w:t>Genome Biology and Evolution</w:t>
      </w:r>
      <w:r w:rsidRPr="00EE243A">
        <w:rPr>
          <w:rFonts w:cstheme="minorHAnsi"/>
          <w:kern w:val="0"/>
        </w:rPr>
        <w:t xml:space="preserve"> </w:t>
      </w:r>
      <w:r w:rsidRPr="00EE243A">
        <w:rPr>
          <w:rFonts w:cstheme="minorHAnsi"/>
          <w:b/>
          <w:bCs/>
          <w:kern w:val="0"/>
        </w:rPr>
        <w:t>14</w:t>
      </w:r>
      <w:r w:rsidRPr="00EE243A">
        <w:rPr>
          <w:rFonts w:cstheme="minorHAnsi"/>
          <w:kern w:val="0"/>
        </w:rPr>
        <w:t>, evac040 (2022).</w:t>
      </w:r>
    </w:p>
    <w:p w14:paraId="261C8348" w14:textId="77777777" w:rsidR="00D946A6" w:rsidRPr="00EE243A" w:rsidRDefault="00D946A6" w:rsidP="00EE243A">
      <w:pPr>
        <w:rPr>
          <w:rFonts w:cstheme="minorHAnsi"/>
          <w:kern w:val="0"/>
        </w:rPr>
      </w:pPr>
      <w:r w:rsidRPr="00EE243A">
        <w:rPr>
          <w:rFonts w:cstheme="minorHAnsi"/>
          <w:kern w:val="0"/>
        </w:rPr>
        <w:t>8.</w:t>
      </w:r>
      <w:r w:rsidRPr="00EE243A">
        <w:rPr>
          <w:rFonts w:cstheme="minorHAnsi"/>
          <w:kern w:val="0"/>
        </w:rPr>
        <w:tab/>
      </w:r>
      <w:proofErr w:type="spellStart"/>
      <w:r w:rsidRPr="00EE243A">
        <w:rPr>
          <w:rFonts w:cstheme="minorHAnsi"/>
          <w:kern w:val="0"/>
        </w:rPr>
        <w:t>Hardarson</w:t>
      </w:r>
      <w:proofErr w:type="spellEnd"/>
      <w:r w:rsidRPr="00EE243A">
        <w:rPr>
          <w:rFonts w:cstheme="minorHAnsi"/>
          <w:kern w:val="0"/>
        </w:rPr>
        <w:t xml:space="preserve">, M. T., </w:t>
      </w:r>
      <w:proofErr w:type="spellStart"/>
      <w:r w:rsidRPr="00EE243A">
        <w:rPr>
          <w:rFonts w:cstheme="minorHAnsi"/>
          <w:kern w:val="0"/>
        </w:rPr>
        <w:t>Palsson</w:t>
      </w:r>
      <w:proofErr w:type="spellEnd"/>
      <w:r w:rsidRPr="00EE243A">
        <w:rPr>
          <w:rFonts w:cstheme="minorHAnsi"/>
          <w:kern w:val="0"/>
        </w:rPr>
        <w:t xml:space="preserve">, G. &amp; </w:t>
      </w:r>
      <w:proofErr w:type="spellStart"/>
      <w:r w:rsidRPr="00EE243A">
        <w:rPr>
          <w:rFonts w:cstheme="minorHAnsi"/>
          <w:kern w:val="0"/>
        </w:rPr>
        <w:t>Halldorsson</w:t>
      </w:r>
      <w:proofErr w:type="spellEnd"/>
      <w:r w:rsidRPr="00EE243A">
        <w:rPr>
          <w:rFonts w:cstheme="minorHAnsi"/>
          <w:kern w:val="0"/>
        </w:rPr>
        <w:t xml:space="preserve">, B. V. </w:t>
      </w:r>
      <w:proofErr w:type="spellStart"/>
      <w:r w:rsidRPr="00EE243A">
        <w:rPr>
          <w:rFonts w:cstheme="minorHAnsi"/>
          <w:kern w:val="0"/>
        </w:rPr>
        <w:t>NCOurd</w:t>
      </w:r>
      <w:proofErr w:type="spellEnd"/>
      <w:r w:rsidRPr="00EE243A">
        <w:rPr>
          <w:rFonts w:cstheme="minorHAnsi"/>
          <w:kern w:val="0"/>
        </w:rPr>
        <w:t xml:space="preserve">: modelling length distributions of NCO events and gene conversion tracts. </w:t>
      </w:r>
      <w:r w:rsidRPr="00EE243A">
        <w:rPr>
          <w:rFonts w:cstheme="minorHAnsi"/>
          <w:i/>
          <w:iCs/>
          <w:kern w:val="0"/>
        </w:rPr>
        <w:t>Bioinformatics</w:t>
      </w:r>
      <w:r w:rsidRPr="00EE243A">
        <w:rPr>
          <w:rFonts w:cstheme="minorHAnsi"/>
          <w:kern w:val="0"/>
        </w:rPr>
        <w:t xml:space="preserve"> </w:t>
      </w:r>
      <w:r w:rsidRPr="00EE243A">
        <w:rPr>
          <w:rFonts w:cstheme="minorHAnsi"/>
          <w:b/>
          <w:bCs/>
          <w:kern w:val="0"/>
        </w:rPr>
        <w:t>39</w:t>
      </w:r>
      <w:r w:rsidRPr="00EE243A">
        <w:rPr>
          <w:rFonts w:cstheme="minorHAnsi"/>
          <w:kern w:val="0"/>
        </w:rPr>
        <w:t>, btad485 (2023).</w:t>
      </w:r>
    </w:p>
    <w:p w14:paraId="2EE51622" w14:textId="77777777" w:rsidR="00D946A6" w:rsidRPr="00EE243A" w:rsidRDefault="00D946A6" w:rsidP="00EE243A">
      <w:pPr>
        <w:rPr>
          <w:rFonts w:cstheme="minorHAnsi"/>
          <w:kern w:val="0"/>
        </w:rPr>
      </w:pPr>
      <w:r w:rsidRPr="00EE243A">
        <w:rPr>
          <w:rFonts w:cstheme="minorHAnsi"/>
          <w:kern w:val="0"/>
        </w:rPr>
        <w:t>9.</w:t>
      </w:r>
      <w:r w:rsidRPr="00EE243A">
        <w:rPr>
          <w:rFonts w:cstheme="minorHAnsi"/>
          <w:kern w:val="0"/>
        </w:rPr>
        <w:tab/>
      </w:r>
      <w:proofErr w:type="spellStart"/>
      <w:r w:rsidRPr="00EE243A">
        <w:rPr>
          <w:rFonts w:cstheme="minorHAnsi"/>
          <w:kern w:val="0"/>
        </w:rPr>
        <w:t>Betran</w:t>
      </w:r>
      <w:proofErr w:type="spellEnd"/>
      <w:r w:rsidRPr="00EE243A">
        <w:rPr>
          <w:rFonts w:cstheme="minorHAnsi"/>
          <w:kern w:val="0"/>
        </w:rPr>
        <w:t xml:space="preserve">, E., Rozas, J., Navarro, A. &amp; </w:t>
      </w:r>
      <w:proofErr w:type="spellStart"/>
      <w:r w:rsidRPr="00EE243A">
        <w:rPr>
          <w:rFonts w:cstheme="minorHAnsi"/>
          <w:kern w:val="0"/>
        </w:rPr>
        <w:t>Barbadilla</w:t>
      </w:r>
      <w:proofErr w:type="spellEnd"/>
      <w:r w:rsidRPr="00EE243A">
        <w:rPr>
          <w:rFonts w:cstheme="minorHAnsi"/>
          <w:kern w:val="0"/>
        </w:rPr>
        <w:t xml:space="preserve">, A. The Estimation of the Number and the Length Distribution of Gene Conversion Tracts from Population DNA Sequence Data. </w:t>
      </w:r>
      <w:r w:rsidRPr="00EE243A">
        <w:rPr>
          <w:rFonts w:cstheme="minorHAnsi"/>
          <w:i/>
          <w:iCs/>
          <w:kern w:val="0"/>
        </w:rPr>
        <w:t>Genetics</w:t>
      </w:r>
      <w:r w:rsidRPr="00EE243A">
        <w:rPr>
          <w:rFonts w:cstheme="minorHAnsi"/>
          <w:kern w:val="0"/>
        </w:rPr>
        <w:t xml:space="preserve"> </w:t>
      </w:r>
      <w:r w:rsidRPr="00EE243A">
        <w:rPr>
          <w:rFonts w:cstheme="minorHAnsi"/>
          <w:b/>
          <w:bCs/>
          <w:kern w:val="0"/>
        </w:rPr>
        <w:t>146</w:t>
      </w:r>
      <w:r w:rsidRPr="00EE243A">
        <w:rPr>
          <w:rFonts w:cstheme="minorHAnsi"/>
          <w:kern w:val="0"/>
        </w:rPr>
        <w:t>, 89–99 (1997).</w:t>
      </w:r>
    </w:p>
    <w:p w14:paraId="258ED9F0" w14:textId="77777777" w:rsidR="00D946A6" w:rsidRPr="00EE243A" w:rsidRDefault="00D946A6" w:rsidP="00EE243A">
      <w:pPr>
        <w:rPr>
          <w:rFonts w:cstheme="minorHAnsi"/>
          <w:kern w:val="0"/>
        </w:rPr>
      </w:pPr>
      <w:r w:rsidRPr="00EE243A">
        <w:rPr>
          <w:rFonts w:cstheme="minorHAnsi"/>
          <w:kern w:val="0"/>
        </w:rPr>
        <w:t>10.</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sequences of 150,119 genomes in the UK Biobank. </w:t>
      </w:r>
      <w:r w:rsidRPr="00EE243A">
        <w:rPr>
          <w:rFonts w:cstheme="minorHAnsi"/>
          <w:i/>
          <w:iCs/>
          <w:kern w:val="0"/>
        </w:rPr>
        <w:t>Nature</w:t>
      </w:r>
      <w:r w:rsidRPr="00EE243A">
        <w:rPr>
          <w:rFonts w:cstheme="minorHAnsi"/>
          <w:kern w:val="0"/>
        </w:rPr>
        <w:t xml:space="preserve"> </w:t>
      </w:r>
      <w:r w:rsidRPr="00EE243A">
        <w:rPr>
          <w:rFonts w:cstheme="minorHAnsi"/>
          <w:b/>
          <w:bCs/>
          <w:kern w:val="0"/>
        </w:rPr>
        <w:t>607</w:t>
      </w:r>
      <w:r w:rsidRPr="00EE243A">
        <w:rPr>
          <w:rFonts w:cstheme="minorHAnsi"/>
          <w:kern w:val="0"/>
        </w:rPr>
        <w:t>, 732–740 (2022).</w:t>
      </w:r>
    </w:p>
    <w:p w14:paraId="744B9FE1" w14:textId="77777777" w:rsidR="00D946A6" w:rsidRPr="00EE243A" w:rsidRDefault="00D946A6" w:rsidP="00EE243A">
      <w:pPr>
        <w:rPr>
          <w:rFonts w:cstheme="minorHAnsi"/>
          <w:kern w:val="0"/>
        </w:rPr>
      </w:pPr>
      <w:r w:rsidRPr="00EE243A">
        <w:rPr>
          <w:rFonts w:cstheme="minorHAnsi"/>
          <w:kern w:val="0"/>
        </w:rPr>
        <w:t>11.</w:t>
      </w:r>
      <w:r w:rsidRPr="00EE243A">
        <w:rPr>
          <w:rFonts w:cstheme="minorHAnsi"/>
          <w:kern w:val="0"/>
        </w:rPr>
        <w:tab/>
        <w:t xml:space="preserve">Browning, B. L., Tian, X., Zhou, Y. &amp; Browning, S. R. Fast two-stage phasing of large-scale sequence data.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08</w:t>
      </w:r>
      <w:r w:rsidRPr="00EE243A">
        <w:rPr>
          <w:rFonts w:cstheme="minorHAnsi"/>
          <w:kern w:val="0"/>
        </w:rPr>
        <w:t>, 1880–1890 (2021).</w:t>
      </w:r>
    </w:p>
    <w:p w14:paraId="144176D3" w14:textId="77777777" w:rsidR="00D946A6" w:rsidRPr="00EE243A" w:rsidRDefault="00D946A6" w:rsidP="00EE243A">
      <w:pPr>
        <w:rPr>
          <w:rFonts w:cstheme="minorHAnsi"/>
          <w:kern w:val="0"/>
        </w:rPr>
      </w:pPr>
      <w:r w:rsidRPr="00EE243A">
        <w:rPr>
          <w:rFonts w:cstheme="minorHAnsi"/>
          <w:kern w:val="0"/>
        </w:rPr>
        <w:t>12.</w:t>
      </w:r>
      <w:r w:rsidRPr="00EE243A">
        <w:rPr>
          <w:rFonts w:cstheme="minorHAnsi"/>
          <w:kern w:val="0"/>
        </w:rPr>
        <w:tab/>
        <w:t xml:space="preserve">Browning, B. L. &amp; Browning, S. R. Statistical phasing of 150,119 sequenced genomes in the UK Biobank.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0</w:t>
      </w:r>
      <w:r w:rsidRPr="00EE243A">
        <w:rPr>
          <w:rFonts w:cstheme="minorHAnsi"/>
          <w:kern w:val="0"/>
        </w:rPr>
        <w:t>, 161–165 (2023).</w:t>
      </w:r>
    </w:p>
    <w:p w14:paraId="2E782856" w14:textId="77777777" w:rsidR="00D946A6" w:rsidRPr="00EE243A" w:rsidRDefault="00D946A6" w:rsidP="00EE243A">
      <w:pPr>
        <w:rPr>
          <w:rFonts w:cstheme="minorHAnsi"/>
          <w:kern w:val="0"/>
        </w:rPr>
      </w:pPr>
      <w:r w:rsidRPr="00EE243A">
        <w:rPr>
          <w:rFonts w:cstheme="minorHAnsi"/>
          <w:kern w:val="0"/>
        </w:rPr>
        <w:t>13.</w:t>
      </w:r>
      <w:r w:rsidRPr="00EE243A">
        <w:rPr>
          <w:rFonts w:cstheme="minorHAnsi"/>
          <w:kern w:val="0"/>
        </w:rPr>
        <w:tab/>
        <w:t>R Core Team. R: A Language and Environment for Statistical Computing. R Foundation for Statistical Computing (2024).</w:t>
      </w:r>
    </w:p>
    <w:p w14:paraId="52B0411C" w14:textId="77777777" w:rsidR="00D946A6" w:rsidRPr="00EE243A" w:rsidRDefault="00D946A6" w:rsidP="00EE243A">
      <w:pPr>
        <w:rPr>
          <w:rFonts w:cstheme="minorHAnsi"/>
          <w:kern w:val="0"/>
        </w:rPr>
      </w:pPr>
      <w:r w:rsidRPr="00EE243A">
        <w:rPr>
          <w:rFonts w:cstheme="minorHAnsi"/>
          <w:kern w:val="0"/>
        </w:rPr>
        <w:lastRenderedPageBreak/>
        <w:t>14.</w:t>
      </w:r>
      <w:r w:rsidRPr="00EE243A">
        <w:rPr>
          <w:rFonts w:cstheme="minorHAnsi"/>
          <w:kern w:val="0"/>
        </w:rPr>
        <w:tab/>
        <w:t xml:space="preserve">Akaike, H. A new look at the statistical model identification. </w:t>
      </w:r>
      <w:r w:rsidRPr="00EE243A">
        <w:rPr>
          <w:rFonts w:cstheme="minorHAnsi"/>
          <w:i/>
          <w:iCs/>
          <w:kern w:val="0"/>
        </w:rPr>
        <w:t>IEEE Transactions on Automatic Control</w:t>
      </w:r>
      <w:r w:rsidRPr="00EE243A">
        <w:rPr>
          <w:rFonts w:cstheme="minorHAnsi"/>
          <w:kern w:val="0"/>
        </w:rPr>
        <w:t xml:space="preserve"> </w:t>
      </w:r>
      <w:r w:rsidRPr="00EE243A">
        <w:rPr>
          <w:rFonts w:cstheme="minorHAnsi"/>
          <w:b/>
          <w:bCs/>
          <w:kern w:val="0"/>
        </w:rPr>
        <w:t>19</w:t>
      </w:r>
      <w:r w:rsidRPr="00EE243A">
        <w:rPr>
          <w:rFonts w:cstheme="minorHAnsi"/>
          <w:kern w:val="0"/>
        </w:rPr>
        <w:t>, 716–723 (1974).</w:t>
      </w:r>
    </w:p>
    <w:p w14:paraId="4EBEAF28" w14:textId="77777777" w:rsidR="00D946A6" w:rsidRPr="00EE243A" w:rsidRDefault="00D946A6" w:rsidP="00EE243A">
      <w:pPr>
        <w:rPr>
          <w:rFonts w:cstheme="minorHAnsi"/>
          <w:kern w:val="0"/>
        </w:rPr>
      </w:pPr>
      <w:r w:rsidRPr="00EE243A">
        <w:rPr>
          <w:rFonts w:cstheme="minorHAnsi"/>
          <w:kern w:val="0"/>
        </w:rPr>
        <w:t>15.</w:t>
      </w:r>
      <w:r w:rsidRPr="00EE243A">
        <w:rPr>
          <w:rFonts w:cstheme="minorHAnsi"/>
          <w:kern w:val="0"/>
        </w:rPr>
        <w:tab/>
      </w:r>
      <w:proofErr w:type="spellStart"/>
      <w:r w:rsidRPr="00EE243A">
        <w:rPr>
          <w:rFonts w:cstheme="minorHAnsi"/>
          <w:kern w:val="0"/>
        </w:rPr>
        <w:t>Baumdicker</w:t>
      </w:r>
      <w:proofErr w:type="spellEnd"/>
      <w:r w:rsidRPr="00EE243A">
        <w:rPr>
          <w:rFonts w:cstheme="minorHAnsi"/>
          <w:kern w:val="0"/>
        </w:rPr>
        <w:t xml:space="preserve">, F. </w:t>
      </w:r>
      <w:r w:rsidRPr="00EE243A">
        <w:rPr>
          <w:rFonts w:cstheme="minorHAnsi"/>
          <w:i/>
          <w:iCs/>
          <w:kern w:val="0"/>
        </w:rPr>
        <w:t>et al.</w:t>
      </w:r>
      <w:r w:rsidRPr="00EE243A">
        <w:rPr>
          <w:rFonts w:cstheme="minorHAnsi"/>
          <w:kern w:val="0"/>
        </w:rPr>
        <w:t xml:space="preserve"> Efficient ancestry and mutation simulation with </w:t>
      </w:r>
      <w:proofErr w:type="spellStart"/>
      <w:r w:rsidRPr="00EE243A">
        <w:rPr>
          <w:rFonts w:cstheme="minorHAnsi"/>
          <w:kern w:val="0"/>
        </w:rPr>
        <w:t>msprime</w:t>
      </w:r>
      <w:proofErr w:type="spellEnd"/>
      <w:r w:rsidRPr="00EE243A">
        <w:rPr>
          <w:rFonts w:cstheme="minorHAnsi"/>
          <w:kern w:val="0"/>
        </w:rPr>
        <w:t xml:space="preserve"> 1.0. </w:t>
      </w:r>
      <w:r w:rsidRPr="00EE243A">
        <w:rPr>
          <w:rFonts w:cstheme="minorHAnsi"/>
          <w:i/>
          <w:iCs/>
          <w:kern w:val="0"/>
        </w:rPr>
        <w:t>Genetics</w:t>
      </w:r>
      <w:r w:rsidRPr="00EE243A">
        <w:rPr>
          <w:rFonts w:cstheme="minorHAnsi"/>
          <w:kern w:val="0"/>
        </w:rPr>
        <w:t xml:space="preserve"> </w:t>
      </w:r>
      <w:r w:rsidRPr="00EE243A">
        <w:rPr>
          <w:rFonts w:cstheme="minorHAnsi"/>
          <w:b/>
          <w:bCs/>
          <w:kern w:val="0"/>
        </w:rPr>
        <w:t>220</w:t>
      </w:r>
      <w:r w:rsidRPr="00EE243A">
        <w:rPr>
          <w:rFonts w:cstheme="minorHAnsi"/>
          <w:kern w:val="0"/>
        </w:rPr>
        <w:t>, iyab229 (2022).</w:t>
      </w:r>
    </w:p>
    <w:p w14:paraId="04525F29" w14:textId="77777777" w:rsidR="00D946A6" w:rsidRPr="00EE243A" w:rsidRDefault="00D946A6" w:rsidP="00EE243A">
      <w:pPr>
        <w:rPr>
          <w:rFonts w:cstheme="minorHAnsi"/>
          <w:kern w:val="0"/>
        </w:rPr>
      </w:pPr>
      <w:r w:rsidRPr="00EE243A">
        <w:rPr>
          <w:rFonts w:cstheme="minorHAnsi"/>
          <w:kern w:val="0"/>
        </w:rPr>
        <w:t>16.</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Characterizing mutagenic effects of recombination through a sequence-level genetic map. </w:t>
      </w:r>
      <w:r w:rsidRPr="00EE243A">
        <w:rPr>
          <w:rFonts w:cstheme="minorHAnsi"/>
          <w:i/>
          <w:iCs/>
          <w:kern w:val="0"/>
        </w:rPr>
        <w:t>Science</w:t>
      </w:r>
      <w:r w:rsidRPr="00EE243A">
        <w:rPr>
          <w:rFonts w:cstheme="minorHAnsi"/>
          <w:kern w:val="0"/>
        </w:rPr>
        <w:t xml:space="preserve"> </w:t>
      </w:r>
      <w:r w:rsidRPr="00EE243A">
        <w:rPr>
          <w:rFonts w:cstheme="minorHAnsi"/>
          <w:b/>
          <w:bCs/>
          <w:kern w:val="0"/>
        </w:rPr>
        <w:t>363</w:t>
      </w:r>
      <w:r w:rsidRPr="00EE243A">
        <w:rPr>
          <w:rFonts w:cstheme="minorHAnsi"/>
          <w:kern w:val="0"/>
        </w:rPr>
        <w:t>, eaau1043 (2019).</w:t>
      </w:r>
    </w:p>
    <w:p w14:paraId="67196243" w14:textId="77777777" w:rsidR="00D946A6" w:rsidRDefault="00D946A6" w:rsidP="00EE243A">
      <w:pPr>
        <w:rPr>
          <w:rFonts w:cstheme="minorHAnsi"/>
          <w:kern w:val="0"/>
        </w:rPr>
      </w:pPr>
      <w:r w:rsidRPr="00EE243A">
        <w:rPr>
          <w:rFonts w:cstheme="minorHAnsi"/>
          <w:kern w:val="0"/>
        </w:rPr>
        <w:t>17.</w:t>
      </w:r>
      <w:r w:rsidRPr="00EE243A">
        <w:rPr>
          <w:rFonts w:cstheme="minorHAnsi"/>
          <w:kern w:val="0"/>
        </w:rPr>
        <w:tab/>
        <w:t xml:space="preserve">Fullerton, S. M., Bernardo Carvalho, A. &amp; Clark, A. G. Local Rates of Recombination Are Positively Correlated with GC Content in the Human Genome. </w:t>
      </w:r>
      <w:r w:rsidRPr="00EE243A">
        <w:rPr>
          <w:rFonts w:cstheme="minorHAnsi"/>
          <w:i/>
          <w:iCs/>
          <w:kern w:val="0"/>
        </w:rPr>
        <w:t>Molecular Biology and Evolution</w:t>
      </w:r>
      <w:r w:rsidRPr="00EE243A">
        <w:rPr>
          <w:rFonts w:cstheme="minorHAnsi"/>
          <w:kern w:val="0"/>
        </w:rPr>
        <w:t xml:space="preserve"> </w:t>
      </w:r>
      <w:r w:rsidRPr="00EE243A">
        <w:rPr>
          <w:rFonts w:cstheme="minorHAnsi"/>
          <w:b/>
          <w:bCs/>
          <w:kern w:val="0"/>
        </w:rPr>
        <w:t>18</w:t>
      </w:r>
      <w:r w:rsidRPr="00EE243A">
        <w:rPr>
          <w:rFonts w:cstheme="minorHAnsi"/>
          <w:kern w:val="0"/>
        </w:rPr>
        <w:t>, 1139–1142 (2001).</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D91A0E" w:rsidRPr="00094F5D" w14:paraId="4EA4A4EB" w14:textId="77777777" w:rsidTr="00A9053C">
        <w:tc>
          <w:tcPr>
            <w:tcW w:w="2335" w:type="dxa"/>
            <w:vMerge w:val="restart"/>
          </w:tcPr>
          <w:p w14:paraId="5CA365D3" w14:textId="77777777" w:rsidR="00D91A0E" w:rsidRPr="00094F5D" w:rsidRDefault="00D91A0E" w:rsidP="00A9053C"/>
        </w:tc>
        <w:tc>
          <w:tcPr>
            <w:tcW w:w="5670" w:type="dxa"/>
            <w:gridSpan w:val="3"/>
          </w:tcPr>
          <w:p w14:paraId="038634CF" w14:textId="77777777" w:rsidR="00D91A0E" w:rsidRPr="00094F5D" w:rsidRDefault="00D91A0E" w:rsidP="00A9053C">
            <w:pPr>
              <w:jc w:val="center"/>
            </w:pPr>
            <w:r w:rsidRPr="00094F5D">
              <w:rPr>
                <w:rFonts w:hint="eastAsia"/>
                <w:lang w:eastAsia="ja-JP"/>
              </w:rPr>
              <w:t>Bias</w:t>
            </w:r>
            <w:r>
              <w:rPr>
                <w:lang w:eastAsia="ja-JP"/>
              </w:rPr>
              <w:t xml:space="preserve"> (SE)</w:t>
            </w:r>
          </w:p>
        </w:tc>
      </w:tr>
      <w:tr w:rsidR="00D91A0E" w:rsidRPr="00094F5D" w14:paraId="1556CCE0" w14:textId="77777777" w:rsidTr="00A9053C">
        <w:tc>
          <w:tcPr>
            <w:tcW w:w="2335" w:type="dxa"/>
            <w:vMerge/>
          </w:tcPr>
          <w:p w14:paraId="1D579C4C" w14:textId="77777777" w:rsidR="00D91A0E" w:rsidRPr="00094F5D" w:rsidRDefault="00D91A0E" w:rsidP="00A9053C"/>
        </w:tc>
        <w:tc>
          <w:tcPr>
            <w:tcW w:w="1530" w:type="dxa"/>
          </w:tcPr>
          <w:p w14:paraId="4513C9AE" w14:textId="77777777" w:rsidR="00D91A0E" w:rsidRPr="00094F5D" w:rsidRDefault="00D91A0E" w:rsidP="00A9053C">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232CE949" w14:textId="77777777" w:rsidR="00D91A0E" w:rsidRPr="00094F5D" w:rsidRDefault="00D91A0E" w:rsidP="00A9053C">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0CFE5D87" w14:textId="77777777" w:rsidR="00D91A0E" w:rsidRPr="00094F5D" w:rsidRDefault="00D91A0E" w:rsidP="00A9053C">
            <w:r w:rsidRPr="00094F5D">
              <w:rPr>
                <w:rFonts w:hint="eastAsia"/>
                <w:lang w:eastAsia="ja-JP"/>
              </w:rPr>
              <w:t>AIC selected</w:t>
            </w:r>
          </w:p>
        </w:tc>
      </w:tr>
      <w:tr w:rsidR="00D91A0E" w:rsidRPr="00094F5D" w14:paraId="68A80378" w14:textId="77777777" w:rsidTr="00A9053C">
        <w:tc>
          <w:tcPr>
            <w:tcW w:w="2335" w:type="dxa"/>
          </w:tcPr>
          <w:p w14:paraId="3DFE7621" w14:textId="77777777" w:rsidR="00D91A0E" w:rsidRPr="00094F5D" w:rsidRDefault="00D91A0E" w:rsidP="00A9053C">
            <w:r w:rsidRPr="00094F5D">
              <w:rPr>
                <w:rFonts w:hint="eastAsia"/>
                <w:lang w:eastAsia="ja-JP"/>
              </w:rPr>
              <w:t>Geometric</w:t>
            </w:r>
          </w:p>
        </w:tc>
        <w:tc>
          <w:tcPr>
            <w:tcW w:w="1530" w:type="dxa"/>
          </w:tcPr>
          <w:p w14:paraId="6606B823" w14:textId="77777777" w:rsidR="00D91A0E" w:rsidRPr="00094F5D" w:rsidRDefault="00D91A0E" w:rsidP="00A9053C">
            <w:pPr>
              <w:jc w:val="center"/>
            </w:pPr>
            <w:r w:rsidRPr="00032167">
              <w:t>-1</w:t>
            </w:r>
            <w:r>
              <w:t>6 bp (7)</w:t>
            </w:r>
          </w:p>
        </w:tc>
        <w:tc>
          <w:tcPr>
            <w:tcW w:w="2245" w:type="dxa"/>
          </w:tcPr>
          <w:p w14:paraId="2AD302FD" w14:textId="77777777" w:rsidR="00D91A0E" w:rsidRPr="00094F5D" w:rsidRDefault="00D91A0E" w:rsidP="00A9053C">
            <w:pPr>
              <w:jc w:val="center"/>
            </w:pPr>
            <w:r w:rsidRPr="00D41EB8">
              <w:t>11</w:t>
            </w:r>
            <w:r>
              <w:t>4 bp (9)</w:t>
            </w:r>
          </w:p>
        </w:tc>
        <w:tc>
          <w:tcPr>
            <w:tcW w:w="1895" w:type="dxa"/>
          </w:tcPr>
          <w:p w14:paraId="7C266971" w14:textId="77777777" w:rsidR="00D91A0E" w:rsidRPr="00094F5D" w:rsidRDefault="00D91A0E" w:rsidP="00A9053C">
            <w:pPr>
              <w:jc w:val="center"/>
            </w:pPr>
            <w:r>
              <w:t>-14 bp (16)</w:t>
            </w:r>
          </w:p>
        </w:tc>
      </w:tr>
      <w:tr w:rsidR="00D91A0E" w:rsidRPr="00094F5D" w14:paraId="222D9D74" w14:textId="77777777" w:rsidTr="00A9053C">
        <w:tc>
          <w:tcPr>
            <w:tcW w:w="2335" w:type="dxa"/>
          </w:tcPr>
          <w:p w14:paraId="1099F055" w14:textId="77777777" w:rsidR="00D91A0E" w:rsidRPr="00094F5D" w:rsidRDefault="00D91A0E" w:rsidP="00A9053C">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7CA5A945" w14:textId="77777777" w:rsidR="00D91A0E" w:rsidRPr="00094F5D" w:rsidRDefault="00D91A0E" w:rsidP="00A9053C">
            <w:pPr>
              <w:jc w:val="center"/>
            </w:pPr>
            <w:r w:rsidRPr="00032167">
              <w:t>-10</w:t>
            </w:r>
            <w:r>
              <w:t>2 bp (4)</w:t>
            </w:r>
          </w:p>
        </w:tc>
        <w:tc>
          <w:tcPr>
            <w:tcW w:w="2245" w:type="dxa"/>
          </w:tcPr>
          <w:p w14:paraId="7A5BA556" w14:textId="77777777" w:rsidR="00D91A0E" w:rsidRPr="00094F5D" w:rsidRDefault="00D91A0E" w:rsidP="00A9053C">
            <w:pPr>
              <w:jc w:val="center"/>
            </w:pPr>
            <w:r w:rsidRPr="00D41EB8">
              <w:t>-</w:t>
            </w:r>
            <w:r>
              <w:t>8 bp (6)</w:t>
            </w:r>
          </w:p>
        </w:tc>
        <w:tc>
          <w:tcPr>
            <w:tcW w:w="1895" w:type="dxa"/>
          </w:tcPr>
          <w:p w14:paraId="28E2DC63" w14:textId="77777777" w:rsidR="00D91A0E" w:rsidRPr="00094F5D" w:rsidRDefault="00D91A0E" w:rsidP="00A9053C">
            <w:pPr>
              <w:jc w:val="center"/>
            </w:pPr>
            <w:r w:rsidRPr="001A7AF7">
              <w:t>-</w:t>
            </w:r>
            <w:r>
              <w:t>17 bp (29)</w:t>
            </w:r>
          </w:p>
        </w:tc>
      </w:tr>
      <w:tr w:rsidR="00D91A0E" w:rsidRPr="00094F5D" w14:paraId="6CCE3ABB" w14:textId="77777777" w:rsidTr="00A9053C">
        <w:tc>
          <w:tcPr>
            <w:tcW w:w="2335" w:type="dxa"/>
          </w:tcPr>
          <w:p w14:paraId="4AFE3CAA" w14:textId="77777777" w:rsidR="00D91A0E" w:rsidRPr="00094F5D" w:rsidRDefault="00D91A0E" w:rsidP="00A9053C">
            <w:r>
              <w:rPr>
                <w:lang w:eastAsia="ja-JP"/>
              </w:rPr>
              <w:t>Sum of three geometric</w:t>
            </w:r>
          </w:p>
        </w:tc>
        <w:tc>
          <w:tcPr>
            <w:tcW w:w="1530" w:type="dxa"/>
          </w:tcPr>
          <w:p w14:paraId="166A1137" w14:textId="77777777" w:rsidR="00D91A0E" w:rsidRPr="00094F5D" w:rsidRDefault="00D91A0E" w:rsidP="00A9053C">
            <w:pPr>
              <w:jc w:val="center"/>
            </w:pPr>
            <w:r w:rsidRPr="00032167">
              <w:t>-13</w:t>
            </w:r>
            <w:r>
              <w:t>3 bp (4)</w:t>
            </w:r>
          </w:p>
        </w:tc>
        <w:tc>
          <w:tcPr>
            <w:tcW w:w="2245" w:type="dxa"/>
          </w:tcPr>
          <w:p w14:paraId="7E231B15" w14:textId="77777777" w:rsidR="00D91A0E" w:rsidRPr="00094F5D" w:rsidRDefault="00D91A0E" w:rsidP="00A9053C">
            <w:pPr>
              <w:jc w:val="center"/>
            </w:pPr>
            <w:r w:rsidRPr="00D41EB8">
              <w:t>-5</w:t>
            </w:r>
            <w:r>
              <w:t>3 bp (6)</w:t>
            </w:r>
          </w:p>
        </w:tc>
        <w:tc>
          <w:tcPr>
            <w:tcW w:w="1895" w:type="dxa"/>
          </w:tcPr>
          <w:p w14:paraId="23D2E5FF" w14:textId="77777777" w:rsidR="00D91A0E" w:rsidRPr="00094F5D" w:rsidRDefault="00D91A0E" w:rsidP="00A9053C">
            <w:pPr>
              <w:jc w:val="center"/>
            </w:pPr>
            <w:r w:rsidRPr="001A7AF7">
              <w:t>-5</w:t>
            </w:r>
            <w:r>
              <w:t>3 bp (6)</w:t>
            </w:r>
          </w:p>
        </w:tc>
      </w:tr>
      <w:tr w:rsidR="00D91A0E" w:rsidRPr="00094F5D" w14:paraId="175CB0E0" w14:textId="77777777" w:rsidTr="00A9053C">
        <w:tc>
          <w:tcPr>
            <w:tcW w:w="2335" w:type="dxa"/>
          </w:tcPr>
          <w:p w14:paraId="3EB002A2" w14:textId="77777777" w:rsidR="00D91A0E" w:rsidRPr="00094F5D" w:rsidRDefault="00D91A0E" w:rsidP="00A9053C">
            <w:r w:rsidRPr="00094F5D">
              <w:rPr>
                <w:rFonts w:hint="eastAsia"/>
                <w:lang w:eastAsia="ja-JP"/>
              </w:rPr>
              <w:t>Uniform</w:t>
            </w:r>
          </w:p>
        </w:tc>
        <w:tc>
          <w:tcPr>
            <w:tcW w:w="1530" w:type="dxa"/>
          </w:tcPr>
          <w:p w14:paraId="0161CD82" w14:textId="77777777" w:rsidR="00D91A0E" w:rsidRPr="00094F5D" w:rsidRDefault="00D91A0E" w:rsidP="00A9053C">
            <w:pPr>
              <w:jc w:val="center"/>
            </w:pPr>
            <w:r w:rsidRPr="00032167">
              <w:t>-143</w:t>
            </w:r>
            <w:r>
              <w:t xml:space="preserve"> bp (3)</w:t>
            </w:r>
          </w:p>
        </w:tc>
        <w:tc>
          <w:tcPr>
            <w:tcW w:w="2245" w:type="dxa"/>
          </w:tcPr>
          <w:p w14:paraId="2015A0BC" w14:textId="77777777" w:rsidR="00D91A0E" w:rsidRPr="00094F5D" w:rsidRDefault="00D91A0E" w:rsidP="00A9053C">
            <w:pPr>
              <w:jc w:val="center"/>
            </w:pPr>
            <w:r w:rsidRPr="00D41EB8">
              <w:t>-</w:t>
            </w:r>
            <w:r>
              <w:t>70 bp (4)</w:t>
            </w:r>
          </w:p>
        </w:tc>
        <w:tc>
          <w:tcPr>
            <w:tcW w:w="1895" w:type="dxa"/>
          </w:tcPr>
          <w:p w14:paraId="78C42216" w14:textId="77777777" w:rsidR="00D91A0E" w:rsidRPr="00094F5D" w:rsidRDefault="00D91A0E" w:rsidP="00A9053C">
            <w:pPr>
              <w:jc w:val="center"/>
            </w:pPr>
            <w:r w:rsidRPr="00C334C2">
              <w:t>-</w:t>
            </w:r>
            <w:r>
              <w:t>70 bp (4)</w:t>
            </w:r>
          </w:p>
        </w:tc>
      </w:tr>
    </w:tbl>
    <w:p w14:paraId="59FA3B71" w14:textId="77777777" w:rsidR="00D91A0E" w:rsidRDefault="00D91A0E" w:rsidP="00D91A0E"/>
    <w:p w14:paraId="6FC7557C" w14:textId="77777777" w:rsidR="00D91A0E" w:rsidRDefault="00D91A0E" w:rsidP="00D91A0E">
      <w:pPr>
        <w:rPr>
          <w:rFonts w:ascii="Calibri" w:hAnsi="Calibri" w:cs="Calibri"/>
          <w:b/>
          <w:bCs/>
          <w:szCs w:val="22"/>
        </w:rPr>
      </w:pPr>
    </w:p>
    <w:p w14:paraId="0A68C9F2" w14:textId="77777777" w:rsidR="00D91A0E" w:rsidRDefault="00D91A0E" w:rsidP="00D91A0E">
      <w:pPr>
        <w:rPr>
          <w:rFonts w:ascii="Calibri" w:hAnsi="Calibri" w:cs="Calibri"/>
          <w:b/>
          <w:bCs/>
          <w:szCs w:val="22"/>
        </w:rPr>
      </w:pPr>
    </w:p>
    <w:p w14:paraId="6DE7F929" w14:textId="77777777" w:rsidR="00D91A0E" w:rsidRDefault="00D91A0E" w:rsidP="00D91A0E">
      <w:pPr>
        <w:rPr>
          <w:rFonts w:ascii="Calibri" w:hAnsi="Calibri" w:cs="Calibri"/>
          <w:b/>
          <w:bCs/>
          <w:szCs w:val="22"/>
        </w:rPr>
      </w:pPr>
    </w:p>
    <w:p w14:paraId="26E01631" w14:textId="77777777" w:rsidR="00D91A0E" w:rsidRDefault="00D91A0E" w:rsidP="00D91A0E">
      <w:pPr>
        <w:rPr>
          <w:rFonts w:ascii="Calibri" w:hAnsi="Calibri" w:cs="Calibri"/>
          <w:b/>
          <w:bCs/>
          <w:szCs w:val="22"/>
        </w:rPr>
      </w:pPr>
    </w:p>
    <w:p w14:paraId="411F3437" w14:textId="77777777" w:rsidR="00D91A0E" w:rsidRDefault="00D91A0E" w:rsidP="00D91A0E">
      <w:pPr>
        <w:rPr>
          <w:rFonts w:ascii="Calibri" w:hAnsi="Calibri" w:cs="Calibri"/>
          <w:b/>
          <w:bCs/>
          <w:szCs w:val="22"/>
        </w:rPr>
      </w:pPr>
    </w:p>
    <w:p w14:paraId="4D27646A" w14:textId="5A065CB3" w:rsidR="00D91A0E" w:rsidRDefault="00D91A0E" w:rsidP="00D91A0E">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bookmarkEnd w:id="7"/>
    <w:p w14:paraId="7676F472" w14:textId="77777777" w:rsidR="00D91A0E" w:rsidRPr="00EE243A" w:rsidRDefault="00D91A0E" w:rsidP="00EE243A">
      <w:pPr>
        <w:rPr>
          <w:rFonts w:cstheme="minorHAnsi"/>
          <w:kern w:val="0"/>
        </w:rPr>
      </w:pPr>
    </w:p>
    <w:sectPr w:rsidR="00D91A0E" w:rsidRPr="00EE243A" w:rsidSect="00F31659">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03B04" w14:textId="77777777" w:rsidR="005D6FF6" w:rsidRDefault="005D6FF6" w:rsidP="00EE1442">
      <w:pPr>
        <w:spacing w:after="0" w:line="240" w:lineRule="auto"/>
      </w:pPr>
      <w:r>
        <w:separator/>
      </w:r>
    </w:p>
  </w:endnote>
  <w:endnote w:type="continuationSeparator" w:id="0">
    <w:p w14:paraId="646B728B" w14:textId="77777777" w:rsidR="005D6FF6" w:rsidRDefault="005D6FF6"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700055" w:rsidRDefault="00700055">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700055" w:rsidRDefault="00700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5C3D56" w14:textId="77777777" w:rsidR="005D6FF6" w:rsidRDefault="005D6FF6" w:rsidP="00EE1442">
      <w:pPr>
        <w:spacing w:after="0" w:line="240" w:lineRule="auto"/>
      </w:pPr>
      <w:r>
        <w:separator/>
      </w:r>
    </w:p>
  </w:footnote>
  <w:footnote w:type="continuationSeparator" w:id="0">
    <w:p w14:paraId="4313BE81" w14:textId="77777777" w:rsidR="005D6FF6" w:rsidRDefault="005D6FF6"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8679103">
    <w:abstractNumId w:val="11"/>
  </w:num>
  <w:num w:numId="2" w16cid:durableId="1438718990">
    <w:abstractNumId w:val="3"/>
  </w:num>
  <w:num w:numId="3" w16cid:durableId="413934809">
    <w:abstractNumId w:val="4"/>
  </w:num>
  <w:num w:numId="4" w16cid:durableId="1268346109">
    <w:abstractNumId w:val="2"/>
  </w:num>
  <w:num w:numId="5" w16cid:durableId="89396870">
    <w:abstractNumId w:val="14"/>
  </w:num>
  <w:num w:numId="6" w16cid:durableId="1716000907">
    <w:abstractNumId w:val="12"/>
  </w:num>
  <w:num w:numId="7" w16cid:durableId="249700416">
    <w:abstractNumId w:val="6"/>
  </w:num>
  <w:num w:numId="8" w16cid:durableId="1253509105">
    <w:abstractNumId w:val="0"/>
  </w:num>
  <w:num w:numId="9" w16cid:durableId="155800973">
    <w:abstractNumId w:val="9"/>
  </w:num>
  <w:num w:numId="10" w16cid:durableId="156500900">
    <w:abstractNumId w:val="7"/>
  </w:num>
  <w:num w:numId="11" w16cid:durableId="2032142870">
    <w:abstractNumId w:val="1"/>
  </w:num>
  <w:num w:numId="12" w16cid:durableId="614288605">
    <w:abstractNumId w:val="5"/>
  </w:num>
  <w:num w:numId="13" w16cid:durableId="665011699">
    <w:abstractNumId w:val="10"/>
  </w:num>
  <w:num w:numId="14" w16cid:durableId="1872918639">
    <w:abstractNumId w:val="13"/>
  </w:num>
  <w:num w:numId="15" w16cid:durableId="1451779826">
    <w:abstractNumId w:val="15"/>
  </w:num>
  <w:num w:numId="16" w16cid:durableId="906035947">
    <w:abstractNumId w:val="8"/>
  </w:num>
  <w:num w:numId="17" w16cid:durableId="1037702880">
    <w:abstractNumId w:val="17"/>
  </w:num>
  <w:num w:numId="18" w16cid:durableId="154023877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16A7"/>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36"/>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2FE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4E44"/>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67F94"/>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2EB0"/>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19E1"/>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00FF"/>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D02"/>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9A5"/>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2F771B"/>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1811"/>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41A"/>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11B"/>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30A"/>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0FD"/>
    <w:rsid w:val="004A2543"/>
    <w:rsid w:val="004A2B4A"/>
    <w:rsid w:val="004A2BF9"/>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184"/>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333A"/>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2747"/>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7D3"/>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66"/>
    <w:rsid w:val="00584EF6"/>
    <w:rsid w:val="00585FF3"/>
    <w:rsid w:val="005860BD"/>
    <w:rsid w:val="005869B2"/>
    <w:rsid w:val="0058721A"/>
    <w:rsid w:val="00587582"/>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6FF6"/>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ACB"/>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4E4"/>
    <w:rsid w:val="0065454E"/>
    <w:rsid w:val="006546F2"/>
    <w:rsid w:val="006549BF"/>
    <w:rsid w:val="00654A07"/>
    <w:rsid w:val="00654DEF"/>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DA7"/>
    <w:rsid w:val="00676F13"/>
    <w:rsid w:val="00677CAE"/>
    <w:rsid w:val="0068046C"/>
    <w:rsid w:val="00680798"/>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60C"/>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9E3"/>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055"/>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B65"/>
    <w:rsid w:val="00780F07"/>
    <w:rsid w:val="00781557"/>
    <w:rsid w:val="00781807"/>
    <w:rsid w:val="00782685"/>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927"/>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157"/>
    <w:rsid w:val="008D2420"/>
    <w:rsid w:val="008D2DFD"/>
    <w:rsid w:val="008D32ED"/>
    <w:rsid w:val="008D3472"/>
    <w:rsid w:val="008D3940"/>
    <w:rsid w:val="008D3D2F"/>
    <w:rsid w:val="008D3E15"/>
    <w:rsid w:val="008D3F80"/>
    <w:rsid w:val="008D4197"/>
    <w:rsid w:val="008D4BD0"/>
    <w:rsid w:val="008D4F14"/>
    <w:rsid w:val="008D5756"/>
    <w:rsid w:val="008D638D"/>
    <w:rsid w:val="008D682A"/>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4C9"/>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33E"/>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A13"/>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136"/>
    <w:rsid w:val="00957250"/>
    <w:rsid w:val="009574BF"/>
    <w:rsid w:val="009576E7"/>
    <w:rsid w:val="00957B8B"/>
    <w:rsid w:val="00957F19"/>
    <w:rsid w:val="00957F27"/>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290B"/>
    <w:rsid w:val="0098302B"/>
    <w:rsid w:val="00985800"/>
    <w:rsid w:val="009858D4"/>
    <w:rsid w:val="00985A08"/>
    <w:rsid w:val="00985FF8"/>
    <w:rsid w:val="009869E1"/>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3EF7"/>
    <w:rsid w:val="009C48FB"/>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1BF3"/>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7B8"/>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A64"/>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BCF"/>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7082"/>
    <w:rsid w:val="00AF71D5"/>
    <w:rsid w:val="00AF77D4"/>
    <w:rsid w:val="00AF7B6E"/>
    <w:rsid w:val="00B005ED"/>
    <w:rsid w:val="00B014AF"/>
    <w:rsid w:val="00B0188F"/>
    <w:rsid w:val="00B01D7A"/>
    <w:rsid w:val="00B01E16"/>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3C"/>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2F01"/>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4E15"/>
    <w:rsid w:val="00B551B9"/>
    <w:rsid w:val="00B55952"/>
    <w:rsid w:val="00B55972"/>
    <w:rsid w:val="00B55979"/>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282"/>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2E7"/>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4CB"/>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57D90"/>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0384"/>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0E"/>
    <w:rsid w:val="00D91A95"/>
    <w:rsid w:val="00D91BE9"/>
    <w:rsid w:val="00D91E81"/>
    <w:rsid w:val="00D921F1"/>
    <w:rsid w:val="00D92DC5"/>
    <w:rsid w:val="00D92E65"/>
    <w:rsid w:val="00D92F09"/>
    <w:rsid w:val="00D93B5A"/>
    <w:rsid w:val="00D93D51"/>
    <w:rsid w:val="00D93DD6"/>
    <w:rsid w:val="00D946A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7FB"/>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B65"/>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A95"/>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4DCA"/>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1BEB"/>
    <w:rsid w:val="00E2361A"/>
    <w:rsid w:val="00E238F0"/>
    <w:rsid w:val="00E240BF"/>
    <w:rsid w:val="00E24750"/>
    <w:rsid w:val="00E24D3B"/>
    <w:rsid w:val="00E24F81"/>
    <w:rsid w:val="00E24FEC"/>
    <w:rsid w:val="00E2534F"/>
    <w:rsid w:val="00E25852"/>
    <w:rsid w:val="00E25FFC"/>
    <w:rsid w:val="00E2610A"/>
    <w:rsid w:val="00E26CDC"/>
    <w:rsid w:val="00E26F8B"/>
    <w:rsid w:val="00E27695"/>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91C"/>
    <w:rsid w:val="00E46CA0"/>
    <w:rsid w:val="00E46EE3"/>
    <w:rsid w:val="00E46F90"/>
    <w:rsid w:val="00E50569"/>
    <w:rsid w:val="00E50778"/>
    <w:rsid w:val="00E5103D"/>
    <w:rsid w:val="00E5237C"/>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4BC6"/>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49"/>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9BE"/>
    <w:rsid w:val="00F66D09"/>
    <w:rsid w:val="00F67435"/>
    <w:rsid w:val="00F67A3E"/>
    <w:rsid w:val="00F710F7"/>
    <w:rsid w:val="00F7161A"/>
    <w:rsid w:val="00F71AF4"/>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DB6"/>
    <w:rsid w:val="00F90220"/>
    <w:rsid w:val="00F9086C"/>
    <w:rsid w:val="00F90B45"/>
    <w:rsid w:val="00F9125F"/>
    <w:rsid w:val="00F91B3A"/>
    <w:rsid w:val="00F91E75"/>
    <w:rsid w:val="00F92895"/>
    <w:rsid w:val="00F92BFF"/>
    <w:rsid w:val="00F92CEB"/>
    <w:rsid w:val="00F9380C"/>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65571-2277-4FC3-A73D-DA5681332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Pages>
  <Words>19649</Words>
  <Characters>112000</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16</cp:revision>
  <dcterms:created xsi:type="dcterms:W3CDTF">2024-12-31T00:54:00Z</dcterms:created>
  <dcterms:modified xsi:type="dcterms:W3CDTF">2025-01-16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iwpcJvOF"/&gt;&lt;style id="http://www.zotero.org/styles/nature" hasBibliography="1" bibliographyStyleHasBeenSet="1"/&gt;&lt;prefs&gt;&lt;pref name="fieldType" value="Field"/&gt;&lt;/prefs&gt;&lt;/data&gt;</vt:lpwstr>
  </property>
  <property fmtid="{D5CDD505-2E9C-101B-9397-08002B2CF9AE}" pid="3" name="ZOTERO_PREF_2">
    <vt:lpwstr/>
  </property>
</Properties>
</file>